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869C77D" w14:textId="77777777" w:rsidR="009B1D59" w:rsidRPr="009A3755" w:rsidRDefault="00AB0C50" w:rsidP="009B1D59">
      <w:pPr>
        <w:pStyle w:val="Title1"/>
      </w:pPr>
      <w:r>
        <w:t xml:space="preserve">Implement Long </w:t>
      </w:r>
      <w:r w:rsidR="00E85A60">
        <w:t>Short-Term</w:t>
      </w:r>
      <w:r>
        <w:t xml:space="preserve"> Memory Recurrent Neural Network on Grammatical Facial Expression Recognition</w:t>
      </w:r>
    </w:p>
    <w:p w14:paraId="2D16CF51" w14:textId="77777777" w:rsidR="009B1D59" w:rsidRPr="00CB2306" w:rsidRDefault="00AB0C50" w:rsidP="00AB0C50">
      <w:pPr>
        <w:pStyle w:val="author"/>
        <w:spacing w:after="0"/>
        <w:rPr>
          <w:position w:val="6"/>
          <w:sz w:val="12"/>
          <w:szCs w:val="12"/>
          <w:lang w:val="de-DE"/>
        </w:rPr>
      </w:pPr>
      <w:r>
        <w:rPr>
          <w:lang w:val="de-DE"/>
        </w:rPr>
        <w:t>Yangyang Xu</w:t>
      </w:r>
      <w:r w:rsidR="009B1D59" w:rsidRPr="00CB2306">
        <w:rPr>
          <w:position w:val="6"/>
          <w:sz w:val="12"/>
          <w:szCs w:val="12"/>
          <w:lang w:val="de-DE"/>
        </w:rPr>
        <w:t>1</w:t>
      </w:r>
    </w:p>
    <w:p w14:paraId="5F1C2626" w14:textId="77777777" w:rsidR="000E4EF4" w:rsidRPr="00CB2306" w:rsidRDefault="000E4EF4" w:rsidP="000E4EF4">
      <w:pPr>
        <w:pStyle w:val="authorinfo"/>
        <w:rPr>
          <w:lang w:val="de-DE"/>
        </w:rPr>
      </w:pPr>
    </w:p>
    <w:p w14:paraId="55F063D5" w14:textId="77777777" w:rsidR="009B1D59" w:rsidRPr="009A3755" w:rsidRDefault="009B1D59" w:rsidP="00E85A60">
      <w:pPr>
        <w:pStyle w:val="authorinfo"/>
        <w:outlineLvl w:val="0"/>
        <w:rPr>
          <w:lang w:val="de-DE"/>
        </w:rPr>
      </w:pPr>
      <w:r w:rsidRPr="009A3755">
        <w:rPr>
          <w:position w:val="6"/>
          <w:sz w:val="11"/>
          <w:szCs w:val="11"/>
          <w:lang w:val="de-DE"/>
        </w:rPr>
        <w:t>1</w:t>
      </w:r>
      <w:r w:rsidRPr="009A3755">
        <w:rPr>
          <w:lang w:val="de-DE"/>
        </w:rPr>
        <w:t xml:space="preserve"> </w:t>
      </w:r>
      <w:r w:rsidR="00AB0C50" w:rsidRPr="00692ADD">
        <w:rPr>
          <w:szCs w:val="18"/>
        </w:rPr>
        <w:t>The Australian Na</w:t>
      </w:r>
      <w:r w:rsidR="00AB0C50">
        <w:rPr>
          <w:szCs w:val="18"/>
        </w:rPr>
        <w:t>tional University Acton ACT 2601</w:t>
      </w:r>
    </w:p>
    <w:p w14:paraId="0232CF07" w14:textId="77777777" w:rsidR="009B1D59" w:rsidRPr="009A3755" w:rsidRDefault="0043198F" w:rsidP="0043198F">
      <w:pPr>
        <w:pStyle w:val="email"/>
        <w:rPr>
          <w:lang w:val="de-DE"/>
        </w:rPr>
      </w:pPr>
      <w:r w:rsidRPr="00692ADD">
        <w:rPr>
          <w:szCs w:val="18"/>
        </w:rPr>
        <w:t>u6325688@anu.edu.au</w:t>
      </w:r>
      <w:r w:rsidRPr="009A3755">
        <w:rPr>
          <w:lang w:val="de-DE"/>
        </w:rPr>
        <w:t xml:space="preserve"> </w:t>
      </w:r>
    </w:p>
    <w:p w14:paraId="723D018D" w14:textId="3ACA9FB7" w:rsidR="000E4EF4" w:rsidRDefault="009B1D59" w:rsidP="00F86C0C">
      <w:pPr>
        <w:pStyle w:val="abstract"/>
      </w:pPr>
      <w:r>
        <w:rPr>
          <w:b/>
        </w:rPr>
        <w:t>Abstract.</w:t>
      </w:r>
      <w:r>
        <w:t xml:space="preserve"> </w:t>
      </w:r>
      <w:r w:rsidR="00D32CE4">
        <w:t xml:space="preserve">This paper </w:t>
      </w:r>
      <w:r w:rsidR="00786A13">
        <w:t>experiment</w:t>
      </w:r>
      <w:r w:rsidR="009C1355">
        <w:t>ed</w:t>
      </w:r>
      <w:r w:rsidR="00786A13">
        <w:t xml:space="preserve"> with basic Long Short-Term Memory (LSTM) recurrent neural network on recognising grammatical facial expressions</w:t>
      </w:r>
      <w:r w:rsidR="00A8258F">
        <w:t>.</w:t>
      </w:r>
      <w:r w:rsidR="00786A13">
        <w:t xml:space="preserve"> By using the data-preprocessing, it guarantees the</w:t>
      </w:r>
      <w:r w:rsidR="009C1355">
        <w:t xml:space="preserve"> LSTM</w:t>
      </w:r>
      <w:r w:rsidR="00786A13">
        <w:t xml:space="preserve"> model can have 90.84% average accuracy among 9 </w:t>
      </w:r>
      <w:r w:rsidR="00786A13">
        <w:t>different</w:t>
      </w:r>
      <w:r w:rsidR="00786A13">
        <w:t xml:space="preserve"> facial expressions. “Affirmative” and “Wh Question” sig</w:t>
      </w:r>
      <w:r w:rsidR="009C1355">
        <w:t>n</w:t>
      </w:r>
      <w:r w:rsidR="00786A13">
        <w:t xml:space="preserve"> language gain better recognition via LSTM model described in this paper.</w:t>
      </w:r>
      <w:r w:rsidR="009C1355">
        <w:t xml:space="preserve"> The training, testing and validating process demonstrated in this paper, shows the parameters setting can enhance learning speed by reducing epochs.</w:t>
      </w:r>
    </w:p>
    <w:p w14:paraId="29717F67" w14:textId="77777777" w:rsidR="000E4EF4" w:rsidRPr="000E4EF4" w:rsidRDefault="000E4EF4" w:rsidP="00F86C0C">
      <w:pPr>
        <w:pStyle w:val="abstract"/>
      </w:pPr>
      <w:r w:rsidRPr="000E4EF4">
        <w:rPr>
          <w:b/>
        </w:rPr>
        <w:t>Keywords</w:t>
      </w:r>
      <w:r>
        <w:rPr>
          <w:b/>
        </w:rPr>
        <w:t xml:space="preserve">: </w:t>
      </w:r>
      <w:r w:rsidR="0043198F">
        <w:t>LSTM, Recurrent Neural Network, Kinect, Grammatical Facial Expression, Deep Learning</w:t>
      </w:r>
    </w:p>
    <w:p w14:paraId="023162AC" w14:textId="77777777" w:rsidR="009B1D59" w:rsidRPr="009A3755" w:rsidRDefault="009B1D59" w:rsidP="00E85A60">
      <w:pPr>
        <w:pStyle w:val="heading10"/>
        <w:outlineLvl w:val="0"/>
      </w:pPr>
      <w:r w:rsidRPr="009A3755">
        <w:t>1   Introduction</w:t>
      </w:r>
    </w:p>
    <w:p w14:paraId="3BA30234" w14:textId="0DA485CE" w:rsidR="009B1D59" w:rsidRDefault="00946D49" w:rsidP="00F86C0C">
      <w:pPr>
        <w:pStyle w:val="p1a"/>
      </w:pPr>
      <w:r>
        <w:t>Grammatical Fac</w:t>
      </w:r>
      <w:r w:rsidR="000A1FD0">
        <w:t>ial Expression (GFE), a kind of communication</w:t>
      </w:r>
      <w:r>
        <w:t xml:space="preserve"> sign language</w:t>
      </w:r>
      <w:r w:rsidR="000A1FD0">
        <w:t xml:space="preserve"> which often used by</w:t>
      </w:r>
      <w:r>
        <w:t xml:space="preserve"> </w:t>
      </w:r>
      <w:r w:rsidR="000A1FD0">
        <w:t>people with</w:t>
      </w:r>
      <w:r w:rsidR="008F4E62">
        <w:t xml:space="preserve"> impaired hearing </w:t>
      </w:r>
      <w:r w:rsidR="008F4E62">
        <w:fldChar w:fldCharType="begin">
          <w:fldData xml:space="preserve">PEVuZE5vdGU+PENpdGU+PEF1dGhvcj5XYWxhd2Fsa2FyPC9BdXRob3I+PFllYXI+MjAxNzwvWWVh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</w:fldData>
        </w:fldChar>
      </w:r>
      <w:r w:rsidR="00F26A39">
        <w:instrText xml:space="preserve"> ADDIN EN.CITE </w:instrText>
      </w:r>
      <w:r w:rsidR="00F26A39">
        <w:fldChar w:fldCharType="begin">
          <w:fldData xml:space="preserve">PEVuZE5vdGU+PENpdGU+PEF1dGhvcj5XYWxhd2Fsa2FyPC9BdXRob3I+PFllYXI+MjAxNzwvWWVh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</w:fldData>
        </w:fldChar>
      </w:r>
      <w:r w:rsidR="00F26A39">
        <w:instrText xml:space="preserve"> ADDIN EN.CITE.DATA </w:instrText>
      </w:r>
      <w:r w:rsidR="00F26A39">
        <w:fldChar w:fldCharType="end"/>
      </w:r>
      <w:r w:rsidR="008F4E62">
        <w:fldChar w:fldCharType="separate"/>
      </w:r>
      <w:r w:rsidR="00F26A39">
        <w:rPr>
          <w:noProof/>
        </w:rPr>
        <w:t>[1, 2]</w:t>
      </w:r>
      <w:r w:rsidR="008F4E62">
        <w:fldChar w:fldCharType="end"/>
      </w:r>
      <w:r w:rsidR="009B1D59" w:rsidRPr="009B1D59">
        <w:t>.</w:t>
      </w:r>
      <w:r w:rsidR="005C3C79">
        <w:t xml:space="preserve"> Combination of the h</w:t>
      </w:r>
      <w:r w:rsidR="00331A2B">
        <w:t>ardware and software</w:t>
      </w:r>
      <w:r w:rsidR="005C3C79">
        <w:t xml:space="preserve"> solutions can make machines learn the semantic meaning of such sign language.</w:t>
      </w:r>
      <w:r w:rsidR="00331A2B">
        <w:t xml:space="preserve"> </w:t>
      </w:r>
      <w:r w:rsidR="005C3C79">
        <w:t xml:space="preserve">For the hardware part, </w:t>
      </w:r>
      <w:r w:rsidR="00BF029B">
        <w:t>Kinect</w:t>
      </w:r>
      <w:r w:rsidR="000A1FD0">
        <w:t xml:space="preserve"> </w:t>
      </w:r>
      <w:r w:rsidR="000A1FD0">
        <w:fldChar w:fldCharType="begin"/>
      </w:r>
      <w:r w:rsidR="000A1FD0">
        <w:instrText xml:space="preserve"> ADDIN EN.CITE &lt;EndNote&gt;&lt;Cite&gt;&lt;Author&gt;Microsoft&lt;/Author&gt;&lt;Year&gt;2018&lt;/Year&gt;&lt;RecNum&gt;42&lt;/RecNum&gt;&lt;DisplayText&gt;[3]&lt;/DisplayText&gt;&lt;record&gt;&lt;rec-number&gt;42&lt;/rec-number&gt;&lt;foreign-keys&gt;&lt;key app="EN" db-id="wrp5zvp05zppzueewsvxvp95d5r5xpvp20wd" timestamp="1526904780"&gt;42&lt;/key&gt;&lt;/foreign-keys&gt;&lt;ref-type name="Web Page"&gt;12&lt;/ref-type&gt;&lt;contributors&gt;&lt;authors&gt;&lt;author&gt;Microsoft&lt;/author&gt;&lt;/authors&gt;&lt;/contributors&gt;&lt;titles&gt;&lt;title&gt;Face Tracking&lt;/title&gt;&lt;/titles&gt;&lt;dates&gt;&lt;year&gt;2018&lt;/year&gt;&lt;/dates&gt;&lt;urls&gt;&lt;related-urls&gt;&lt;url&gt;https://msdn.microsoft.com/en-us/library/jj130970.aspx&lt;/url&gt;&lt;/related-urls&gt;&lt;/urls&gt;&lt;/record&gt;&lt;/Cite&gt;&lt;/EndNote&gt;</w:instrText>
      </w:r>
      <w:r w:rsidR="000A1FD0">
        <w:fldChar w:fldCharType="separate"/>
      </w:r>
      <w:r w:rsidR="000A1FD0">
        <w:rPr>
          <w:noProof/>
        </w:rPr>
        <w:t>[3]</w:t>
      </w:r>
      <w:r w:rsidR="000A1FD0">
        <w:fldChar w:fldCharType="end"/>
      </w:r>
      <w:r w:rsidR="00BF029B">
        <w:t>, as known as a motion sensor device produced by the Microsoft, it can capture the facial expressions</w:t>
      </w:r>
      <w:r w:rsidR="005C3C79">
        <w:t xml:space="preserve">. For the software part, Kinect can generate facial </w:t>
      </w:r>
      <w:r w:rsidR="003D5B66">
        <w:rPr>
          <w:rFonts w:hint="eastAsia"/>
          <w:lang w:eastAsia="zh-CN"/>
        </w:rPr>
        <w:t>co</w:t>
      </w:r>
      <w:r w:rsidR="003D5B66">
        <w:rPr>
          <w:lang w:eastAsia="zh-CN"/>
        </w:rPr>
        <w:t>ntour</w:t>
      </w:r>
      <w:r w:rsidR="00A91A8B">
        <w:t xml:space="preserve"> landmarks</w:t>
      </w:r>
      <w:r w:rsidR="00331A2B">
        <w:t xml:space="preserve"> </w:t>
      </w:r>
      <w:r w:rsidR="00331A2B">
        <w:rPr>
          <w:lang w:val="en-AU"/>
        </w:rPr>
        <w:t>(</w:t>
      </w:r>
      <w:r w:rsidR="003D5B66">
        <w:rPr>
          <w:lang w:val="en-AU"/>
        </w:rPr>
        <w:t>x, y and z-</w:t>
      </w:r>
      <w:r w:rsidR="00331A2B">
        <w:rPr>
          <w:lang w:val="en-AU"/>
        </w:rPr>
        <w:t>axis)</w:t>
      </w:r>
      <w:r w:rsidR="00A91A8B">
        <w:t xml:space="preserve"> </w:t>
      </w:r>
      <w:r w:rsidR="005C3C79">
        <w:t xml:space="preserve">for each frame of recording </w:t>
      </w:r>
      <w:r w:rsidR="00BC0AF4">
        <w:t>via</w:t>
      </w:r>
      <w:r w:rsidR="00BF029B">
        <w:t xml:space="preserve"> the </w:t>
      </w:r>
      <w:r w:rsidR="008F4E62">
        <w:t>Face T</w:t>
      </w:r>
      <w:r w:rsidR="003D5B66">
        <w:t>r</w:t>
      </w:r>
      <w:r w:rsidR="008F4E62">
        <w:t xml:space="preserve">acking SDK </w:t>
      </w:r>
      <w:r w:rsidR="00F56A05">
        <w:fldChar w:fldCharType="begin"/>
      </w:r>
      <w:r w:rsidR="00F26A39">
        <w:instrText xml:space="preserve"> ADDIN EN.CITE &lt;EndNote&gt;&lt;Cite&gt;&lt;Author&gt;Microsoft&lt;/Author&gt;&lt;Year&gt;2018&lt;/Year&gt;&lt;RecNum&gt;42&lt;/RecNum&gt;&lt;DisplayText&gt;[3]&lt;/DisplayText&gt;&lt;record&gt;&lt;rec-number&gt;42&lt;/rec-number&gt;&lt;foreign-keys&gt;&lt;key app="EN" db-id="wrp5zvp05zppzueewsvxvp95d5r5xpvp20wd" timestamp="1526904780"&gt;42&lt;/key&gt;&lt;/foreign-keys&gt;&lt;ref-type name="Web Page"&gt;12&lt;/ref-type&gt;&lt;contributors&gt;&lt;authors&gt;&lt;author&gt;Microsoft&lt;/author&gt;&lt;/authors&gt;&lt;/contributors&gt;&lt;titles&gt;&lt;title&gt;Face Tracking&lt;/title&gt;&lt;/titles&gt;&lt;dates&gt;&lt;year&gt;2018&lt;/year&gt;&lt;/dates&gt;&lt;urls&gt;&lt;related-urls&gt;&lt;url&gt;https://msdn.microsoft.com/en-us/library/jj130970.aspx&lt;/url&gt;&lt;/related-urls&gt;&lt;/urls&gt;&lt;/record&gt;&lt;/Cite&gt;&lt;/EndNote&gt;</w:instrText>
      </w:r>
      <w:r w:rsidR="00F56A05">
        <w:fldChar w:fldCharType="separate"/>
      </w:r>
      <w:r w:rsidR="00F26A39">
        <w:rPr>
          <w:noProof/>
        </w:rPr>
        <w:t>[3]</w:t>
      </w:r>
      <w:r w:rsidR="00F56A05">
        <w:fldChar w:fldCharType="end"/>
      </w:r>
      <w:r w:rsidR="00BF029B">
        <w:t>.</w:t>
      </w:r>
      <w:r w:rsidR="005C3C79">
        <w:t xml:space="preserve"> The bio-inspired deep le</w:t>
      </w:r>
      <w:r w:rsidR="000A1FD0">
        <w:t>arning algorithms can be applied to these landmarks and recognis</w:t>
      </w:r>
      <w:r w:rsidR="005C3C79">
        <w:t>e some patterns among them.</w:t>
      </w:r>
    </w:p>
    <w:p w14:paraId="18CD7E68" w14:textId="4CB78D45" w:rsidR="00E525A5" w:rsidRDefault="00AD45DE" w:rsidP="00EE3C09">
      <w:r>
        <w:t>D</w:t>
      </w:r>
      <w:r w:rsidR="00F65CC6">
        <w:t>eep learning can help with</w:t>
      </w:r>
      <w:r>
        <w:t xml:space="preserve"> classifying a facial expression from a time-series-based recording</w:t>
      </w:r>
      <w:r w:rsidR="00F65CC6">
        <w:t xml:space="preserve">. </w:t>
      </w:r>
      <w:r w:rsidR="00F367A6">
        <w:t xml:space="preserve">In </w:t>
      </w:r>
      <w:r w:rsidR="00F65CC6">
        <w:t>d</w:t>
      </w:r>
      <w:r w:rsidR="005C3C79">
        <w:t xml:space="preserve">eep </w:t>
      </w:r>
      <w:r w:rsidR="006659BC">
        <w:t xml:space="preserve">learning field, </w:t>
      </w:r>
      <w:r w:rsidR="006315B2">
        <w:t xml:space="preserve">because </w:t>
      </w:r>
      <w:r w:rsidR="00952EDD">
        <w:t xml:space="preserve">Recurrent </w:t>
      </w:r>
      <w:r w:rsidR="006659BC">
        <w:t>Neural Network</w:t>
      </w:r>
      <w:r w:rsidR="006315B2">
        <w:t xml:space="preserve"> (RNN)</w:t>
      </w:r>
      <w:r w:rsidR="006659BC">
        <w:t xml:space="preserve"> </w:t>
      </w:r>
      <w:r>
        <w:t>can memorise</w:t>
      </w:r>
      <w:r w:rsidR="006315B2">
        <w:t xml:space="preserve"> data during a sequence of time</w:t>
      </w:r>
      <w:r w:rsidR="006F6EA3">
        <w:t xml:space="preserve"> and </w:t>
      </w:r>
      <w:r>
        <w:t>process</w:t>
      </w:r>
      <w:r w:rsidR="00941C3B">
        <w:t xml:space="preserve"> as a multilayer feedforward network</w:t>
      </w:r>
      <w:r w:rsidR="006315B2">
        <w:t xml:space="preserve">, it </w:t>
      </w:r>
      <w:r w:rsidR="006659BC">
        <w:t xml:space="preserve">is a suitable architecture to train </w:t>
      </w:r>
      <w:r w:rsidR="003D5B66">
        <w:t xml:space="preserve">time-series </w:t>
      </w:r>
      <w:r w:rsidR="006659BC">
        <w:t>based dataset</w:t>
      </w:r>
      <w:r w:rsidR="00941C3B">
        <w:t xml:space="preserve"> </w:t>
      </w:r>
      <w:r w:rsidR="00941C3B">
        <w:fldChar w:fldCharType="begin"/>
      </w:r>
      <w:r w:rsidR="00F26A39">
        <w:instrText xml:space="preserve"> ADDIN EN.CITE &lt;EndNote&gt;&lt;Cite&gt;&lt;Author&gt;Rius&lt;/Author&gt;&lt;Year&gt;1998&lt;/Year&gt;&lt;RecNum&gt;41&lt;/RecNum&gt;&lt;DisplayText&gt;[4]&lt;/DisplayText&gt;&lt;record&gt;&lt;rec-number&gt;41&lt;/rec-number&gt;&lt;foreign-keys&gt;&lt;key app="EN" db-id="wrp5zvp05zppzueewsvxvp95d5r5xpvp20wd" timestamp="1526901985"&gt;41&lt;/key&gt;&lt;/foreign-keys&gt;&lt;ref-type name="Journal Article"&gt;17&lt;/ref-type&gt;&lt;contributors&gt;&lt;authors&gt;&lt;author&gt;Rius, A.&lt;/author&gt;&lt;author&gt;Ruisánchez, I.&lt;/author&gt;&lt;author&gt;Callao, M. P.&lt;/author&gt;&lt;author&gt;Rius, F. X.&lt;/author&gt;&lt;/authors&gt;&lt;/contributors&gt;&lt;titles&gt;&lt;title&gt;Reliability of analytical systems: use of control charts, time series models and recurrent neural networks (RNN)&lt;/title&gt;&lt;secondary-title&gt;Chemometrics and Intelligent Laboratory Systems&lt;/secondary-title&gt;&lt;/titles&gt;&lt;periodical&gt;&lt;full-title&gt;Chemometrics and Intelligent Laboratory Systems&lt;/full-title&gt;&lt;/periodical&gt;&lt;pages&gt;1-18&lt;/pages&gt;&lt;volume&gt;40&lt;/volume&gt;&lt;number&gt;1&lt;/number&gt;&lt;keywords&gt;&lt;keyword&gt;Statistical process control&lt;/keyword&gt;&lt;keyword&gt;Control charts&lt;/keyword&gt;&lt;keyword&gt;Advanced process control&lt;/keyword&gt;&lt;keyword&gt;Time series models&lt;/keyword&gt;&lt;keyword&gt;Recurrent neural networks&lt;/keyword&gt;&lt;/keywords&gt;&lt;dates&gt;&lt;year&gt;1998&lt;/year&gt;&lt;pub-dates&gt;&lt;date&gt;1998/05/01/&lt;/date&gt;&lt;/pub-dates&gt;&lt;/dates&gt;&lt;isbn&gt;0169-7439&lt;/isbn&gt;&lt;urls&gt;&lt;related-urls&gt;&lt;url&gt;http://www.sciencedirect.com/science/article/pii/S0169743997000853&lt;/url&gt;&lt;/related-urls&gt;&lt;/urls&gt;&lt;electronic-resource-num&gt;https://doi.org/10.1016/S0169-7439(97)00085-3&lt;/electronic-resource-num&gt;&lt;/record&gt;&lt;/Cite&gt;&lt;/EndNote&gt;</w:instrText>
      </w:r>
      <w:r w:rsidR="00941C3B">
        <w:fldChar w:fldCharType="separate"/>
      </w:r>
      <w:r w:rsidR="00F26A39">
        <w:rPr>
          <w:noProof/>
        </w:rPr>
        <w:t>[4]</w:t>
      </w:r>
      <w:r w:rsidR="00941C3B">
        <w:fldChar w:fldCharType="end"/>
      </w:r>
      <w:r w:rsidR="006659BC">
        <w:t>.</w:t>
      </w:r>
      <w:r w:rsidR="00F56A05">
        <w:t xml:space="preserve"> </w:t>
      </w:r>
      <w:r w:rsidR="003D5B66">
        <w:t xml:space="preserve">In recent work, the extensions of RNN are wildly used. </w:t>
      </w:r>
      <w:r w:rsidR="00F56A05">
        <w:t xml:space="preserve">Long </w:t>
      </w:r>
      <w:r w:rsidR="006F6EA3">
        <w:t>Short-Term</w:t>
      </w:r>
      <w:r w:rsidR="00F56A05">
        <w:t xml:space="preserve"> Memory</w:t>
      </w:r>
      <w:r w:rsidR="00070AA5">
        <w:t xml:space="preserve"> (LSTM)</w:t>
      </w:r>
      <w:r w:rsidR="00F56A05">
        <w:t xml:space="preserve"> is an improved</w:t>
      </w:r>
      <w:r w:rsidR="00FA134A">
        <w:t xml:space="preserve"> extension of</w:t>
      </w:r>
      <w:r w:rsidR="00F56A05">
        <w:t xml:space="preserve"> RNN,</w:t>
      </w:r>
      <w:r w:rsidR="005B74BA">
        <w:t xml:space="preserve"> its gradient-b</w:t>
      </w:r>
      <w:r w:rsidR="00F05A3A">
        <w:t>ased app</w:t>
      </w:r>
      <w:r w:rsidR="00BD1A6F">
        <w:t>roach</w:t>
      </w:r>
      <w:r w:rsidR="00B93745">
        <w:t xml:space="preserve"> (adding 3 gates)</w:t>
      </w:r>
      <w:r w:rsidR="00BD1A6F">
        <w:t xml:space="preserve"> can prevent</w:t>
      </w:r>
      <w:r w:rsidR="00F65CC6">
        <w:t xml:space="preserve"> </w:t>
      </w:r>
      <w:r w:rsidR="003D5B66">
        <w:t xml:space="preserve">the </w:t>
      </w:r>
      <w:r w:rsidR="00F65CC6">
        <w:t>influence</w:t>
      </w:r>
      <w:r w:rsidR="00BD1A6F">
        <w:t xml:space="preserve"> of the gradient that</w:t>
      </w:r>
      <w:r w:rsidR="00F65CC6">
        <w:t xml:space="preserve"> vanished</w:t>
      </w:r>
      <w:r w:rsidR="00B93745">
        <w:t xml:space="preserve"> or exploded</w:t>
      </w:r>
      <w:r w:rsidR="00BD1A6F">
        <w:t xml:space="preserve"> in further steps </w:t>
      </w:r>
      <w:r w:rsidR="00BD1A6F">
        <w:fldChar w:fldCharType="begin"/>
      </w:r>
      <w:r w:rsidR="00F26A39">
        <w:instrText xml:space="preserve"> ADDIN EN.CITE &lt;EndNote&gt;&lt;Cite&gt;&lt;Author&gt;Hochreiter&lt;/Author&gt;&lt;Year&gt;1997&lt;/Year&gt;&lt;RecNum&gt;38&lt;/RecNum&gt;&lt;DisplayText&gt;[5]&lt;/DisplayText&gt;&lt;record&gt;&lt;rec-number&gt;38&lt;/rec-number&gt;&lt;foreign-keys&gt;&lt;key app="EN" db-id="wrp5zvp05zppzueewsvxvp95d5r5xpvp20wd" timestamp="1526724057"&gt;38&lt;/key&gt;&lt;/foreign-keys&gt;&lt;ref-type name="Book"&gt;6&lt;/ref-type&gt;&lt;contributors&gt;&lt;authors&gt;&lt;author&gt;Hochreiter, Sepp&lt;/author&gt;&lt;author&gt;Schmidhuber, Jürgen&lt;/author&gt;&lt;/authors&gt;&lt;/contributors&gt;&lt;titles&gt;&lt;title&gt;Long Short-term Memory&lt;/title&gt;&lt;/titles&gt;&lt;pages&gt;1735-80&lt;/pages&gt;&lt;volume&gt;9&lt;/volume&gt;&lt;dates&gt;&lt;year&gt;1997&lt;/year&gt;&lt;/dates&gt;&lt;urls&gt;&lt;/urls&gt;&lt;electronic-resource-num&gt;10.1162/neco.1997.9.8.1735&lt;/electronic-resource-num&gt;&lt;/record&gt;&lt;/Cite&gt;&lt;/EndNote&gt;</w:instrText>
      </w:r>
      <w:r w:rsidR="00BD1A6F">
        <w:fldChar w:fldCharType="separate"/>
      </w:r>
      <w:r w:rsidR="00F26A39">
        <w:rPr>
          <w:noProof/>
        </w:rPr>
        <w:t>[5]</w:t>
      </w:r>
      <w:r w:rsidR="00BD1A6F">
        <w:fldChar w:fldCharType="end"/>
      </w:r>
      <w:r w:rsidR="00BD1A6F">
        <w:t>.</w:t>
      </w:r>
      <w:r w:rsidR="00870DD5">
        <w:t xml:space="preserve"> </w:t>
      </w:r>
    </w:p>
    <w:p w14:paraId="29F5E5F1" w14:textId="553DEF34" w:rsidR="00F65CC6" w:rsidRPr="000003B1" w:rsidRDefault="00AD45DE" w:rsidP="00F65CC6">
      <w:r>
        <w:t xml:space="preserve">This paper is structured as follows: 1.1 describes the data used in this paper; 1.2 examines related work of same data and LSTM model; The </w:t>
      </w:r>
      <w:r w:rsidR="00873226">
        <w:t xml:space="preserve">implementation of </w:t>
      </w:r>
      <w:r>
        <w:t>data pre-processing showed in the 2.1 section;</w:t>
      </w:r>
      <w:r w:rsidR="00873226">
        <w:t xml:space="preserve"> 2.2 defines the LSTM model and describes </w:t>
      </w:r>
      <w:r w:rsidR="00873226">
        <w:lastRenderedPageBreak/>
        <w:t>training methods; 2.3 briefly describes the testing and validation approaches; Section 3 includes analysis of results and comparison with results yield from Multiple Layer Perceptron. The conclusion of this paper and further work will be in Section 4.</w:t>
      </w:r>
    </w:p>
    <w:p w14:paraId="598307B8" w14:textId="006DAB24" w:rsidR="0043198F" w:rsidRPr="00FA134A" w:rsidRDefault="000034B2" w:rsidP="000034B2">
      <w:pPr>
        <w:pStyle w:val="heading20"/>
        <w:rPr>
          <w:lang w:val="en-AU" w:eastAsia="zh-CN"/>
        </w:rPr>
      </w:pPr>
      <w:r>
        <w:t>1.1</w:t>
      </w:r>
      <w:r w:rsidR="00FA134A">
        <w:t xml:space="preserve">   D</w:t>
      </w:r>
      <w:r w:rsidR="00FA134A">
        <w:rPr>
          <w:rFonts w:hint="eastAsia"/>
          <w:lang w:eastAsia="zh-CN"/>
        </w:rPr>
        <w:t>a</w:t>
      </w:r>
      <w:r w:rsidR="00FA134A">
        <w:rPr>
          <w:lang w:val="en-AU" w:eastAsia="zh-CN"/>
        </w:rPr>
        <w:t>ta</w:t>
      </w:r>
    </w:p>
    <w:p w14:paraId="12CC0E64" w14:textId="43314B6D" w:rsidR="00DE143C" w:rsidRPr="00DE143C" w:rsidRDefault="0043198F" w:rsidP="00F86C0C">
      <w:pPr>
        <w:pStyle w:val="p1a"/>
      </w:pPr>
      <w:r w:rsidRPr="009B1D59">
        <w:t xml:space="preserve">This </w:t>
      </w:r>
      <w:r w:rsidR="00FA134A">
        <w:t xml:space="preserve">data repository used in </w:t>
      </w:r>
      <w:r w:rsidR="00152CDB">
        <w:t xml:space="preserve">the </w:t>
      </w:r>
      <w:r w:rsidR="00FA134A">
        <w:t>following experiment is provided by the UCI website. In this repository</w:t>
      </w:r>
      <w:r w:rsidR="00255F66">
        <w:t xml:space="preserve"> </w:t>
      </w:r>
      <w:r w:rsidR="00255F66">
        <w:fldChar w:fldCharType="begin"/>
      </w:r>
      <w:r w:rsidR="00255F66">
        <w:instrText xml:space="preserve"> ADDIN EN.CITE &lt;EndNote&gt;&lt;Cite&gt;&lt;Author&gt;Freitas&lt;/Author&gt;&lt;Year&gt;2014&lt;/Year&gt;&lt;RecNum&gt;28&lt;/RecNum&gt;&lt;DisplayText&gt;[6]&lt;/DisplayText&gt;&lt;record&gt;&lt;rec-number&gt;28&lt;/rec-number&gt;&lt;foreign-keys&gt;&lt;key app="EN" db-id="wrp5zvp05zppzueewsvxvp95d5r5xpvp20wd" timestamp="1525003858"&gt;28&lt;/key&gt;&lt;/foreign-keys&gt;&lt;ref-type name="Web Page"&gt;12&lt;/ref-type&gt;&lt;contributors&gt;&lt;authors&gt;&lt;author&gt;Freitas, Fernando&lt;/author&gt;&lt;author&gt;Peres, Sarajane&lt;/author&gt;&lt;author&gt;Lima, Clodoaldo&lt;/author&gt;&lt;author&gt;Barbosa, Felipe&lt;/author&gt;&lt;/authors&gt;&lt;/contributors&gt;&lt;titles&gt;&lt;title&gt;UCI Machine Learning Repository: Grammatical Facial Expressions Data Set&lt;/title&gt;&lt;/titles&gt;&lt;dates&gt;&lt;year&gt;2014&lt;/year&gt;&lt;/dates&gt;&lt;orig-pub&gt;Archive.ics.uci.edu&lt;/orig-pub&gt;&lt;urls&gt;&lt;related-urls&gt;&lt;url&gt;https://archive.ics.uci.edu/ml/datasets/Grammatical+Facial+Expressions.&lt;/url&gt;&lt;/related-urls&gt;&lt;/urls&gt;&lt;access-date&gt;29- Apr- 2018&lt;/access-date&gt;&lt;/record&gt;&lt;/Cite&gt;&lt;/EndNote&gt;</w:instrText>
      </w:r>
      <w:r w:rsidR="00255F66">
        <w:fldChar w:fldCharType="separate"/>
      </w:r>
      <w:r w:rsidR="00255F66">
        <w:rPr>
          <w:noProof/>
        </w:rPr>
        <w:t>[6]</w:t>
      </w:r>
      <w:r w:rsidR="00255F66">
        <w:fldChar w:fldCharType="end"/>
      </w:r>
      <w:r w:rsidR="00FA134A">
        <w:t xml:space="preserve">, </w:t>
      </w:r>
      <w:r w:rsidR="00690C37">
        <w:t>there are 9 types of facial signs</w:t>
      </w:r>
      <w:r w:rsidR="00DC4DB3">
        <w:t xml:space="preserve"> of 2 signers’ (Signer A and Signer B)</w:t>
      </w:r>
      <w:r w:rsidR="00690C37">
        <w:t xml:space="preserve">: Affirmative, Double Question, Negative, Wh Question, </w:t>
      </w:r>
      <w:r w:rsidR="00DE143C">
        <w:t>Conditional</w:t>
      </w:r>
      <w:r w:rsidR="00690C37">
        <w:t>, Yes/No</w:t>
      </w:r>
      <w:r w:rsidR="00DE143C">
        <w:t xml:space="preserve"> Question, Empathies</w:t>
      </w:r>
      <w:r w:rsidR="00690C37">
        <w:t>, Relative and To</w:t>
      </w:r>
      <w:r w:rsidR="00DE143C">
        <w:t>pic. Each facial expression</w:t>
      </w:r>
      <w:r w:rsidR="00690C37">
        <w:t xml:space="preserve"> </w:t>
      </w:r>
      <w:r w:rsidR="00DE143C">
        <w:t>consists</w:t>
      </w:r>
      <w:r w:rsidR="00690C37">
        <w:t xml:space="preserve"> of one data points file with timestamps and </w:t>
      </w:r>
      <w:r w:rsidR="00DE143C">
        <w:t>one file with binary labels (0 or 1).</w:t>
      </w:r>
      <w:r w:rsidR="00BB2659">
        <w:t xml:space="preserve"> In the data file, the x, y and z coordinators of each landmark are listed as feature</w:t>
      </w:r>
      <w:r w:rsidR="00873226">
        <w:t>s (columns). The labels are contained</w:t>
      </w:r>
      <w:r w:rsidR="00BB2659">
        <w:t xml:space="preserve"> in each row for each instance.  </w:t>
      </w:r>
      <w:r w:rsidR="00DE143C">
        <w:t xml:space="preserve">  </w:t>
      </w:r>
    </w:p>
    <w:p w14:paraId="3950BF10" w14:textId="2152AE41" w:rsidR="00552B94" w:rsidRPr="000003B1" w:rsidRDefault="00DE143C" w:rsidP="00600440">
      <w:r>
        <w:t>The quality and qua</w:t>
      </w:r>
      <w:r w:rsidR="00FE0AF5">
        <w:t>ntity of data are the reasons</w:t>
      </w:r>
      <w:r>
        <w:t xml:space="preserve"> to choose this repository.</w:t>
      </w:r>
      <w:r w:rsidR="005B3E4B">
        <w:t xml:space="preserve"> For the quality</w:t>
      </w:r>
      <w:r w:rsidR="00873226">
        <w:t xml:space="preserve"> part, this dataset is complete;</w:t>
      </w:r>
      <w:r w:rsidR="005B3E4B">
        <w:t xml:space="preserve"> the</w:t>
      </w:r>
      <w:r w:rsidR="00873226">
        <w:t>re is no need to clean data set. T</w:t>
      </w:r>
      <w:r w:rsidR="005B3E4B">
        <w:t xml:space="preserve">hese landmarks </w:t>
      </w:r>
      <w:r w:rsidR="00552B94">
        <w:t>can be used to represent an expression</w:t>
      </w:r>
      <w:r w:rsidR="00600440">
        <w:t xml:space="preserve"> dur</w:t>
      </w:r>
      <w:r w:rsidR="00873226">
        <w:t>ing a</w:t>
      </w:r>
      <w:r w:rsidR="00152CDB">
        <w:t xml:space="preserve"> period</w:t>
      </w:r>
      <w:r w:rsidR="005B3E4B">
        <w:t xml:space="preserve">. For the quantity, </w:t>
      </w:r>
      <w:r w:rsidR="00552B94">
        <w:t xml:space="preserve">averagely, </w:t>
      </w:r>
      <w:r w:rsidR="005B3E4B">
        <w:t>there are</w:t>
      </w:r>
      <w:r w:rsidR="00552B94">
        <w:t xml:space="preserve"> 2500 instances can be used in training process for each</w:t>
      </w:r>
      <w:r w:rsidR="00873226">
        <w:t xml:space="preserve"> facial</w:t>
      </w:r>
      <w:r w:rsidR="00552B94">
        <w:t xml:space="preserve"> expression, the 300 attributes also make the deep learning get sufficient exploration on features.</w:t>
      </w:r>
    </w:p>
    <w:p w14:paraId="69BE8D25" w14:textId="799E60F9" w:rsidR="0043198F" w:rsidRPr="009A3755" w:rsidRDefault="000034B2" w:rsidP="000034B2">
      <w:pPr>
        <w:pStyle w:val="heading20"/>
      </w:pPr>
      <w:r>
        <w:t>1.2</w:t>
      </w:r>
      <w:r w:rsidR="00690C37">
        <w:t xml:space="preserve">   Related Work</w:t>
      </w:r>
    </w:p>
    <w:p w14:paraId="4E39B775" w14:textId="316406EC" w:rsidR="0043198F" w:rsidRDefault="00E25E38" w:rsidP="00F86C0C">
      <w:pPr>
        <w:pStyle w:val="p1a"/>
      </w:pPr>
      <w:r>
        <w:t>There are some</w:t>
      </w:r>
      <w:r w:rsidR="00C23EA1">
        <w:t xml:space="preserve"> recent papers used</w:t>
      </w:r>
      <w:r w:rsidR="00BB2659">
        <w:t xml:space="preserve"> the same data repo</w:t>
      </w:r>
      <w:r w:rsidR="004846C7">
        <w:t>sitory as this paper</w:t>
      </w:r>
      <w:r w:rsidR="0043198F" w:rsidRPr="009B1D59">
        <w:t>.</w:t>
      </w:r>
      <w:r w:rsidR="00C23EA1">
        <w:t xml:space="preserve"> </w:t>
      </w:r>
      <w:r w:rsidR="00806FC5">
        <w:t>Multiple Layer Perceptron</w:t>
      </w:r>
      <w:r w:rsidR="005D7BE7">
        <w:t xml:space="preserve"> (MLP)</w:t>
      </w:r>
      <w:r w:rsidR="00806FC5">
        <w:t xml:space="preserve"> architecture is</w:t>
      </w:r>
      <w:r w:rsidR="002C7046">
        <w:t xml:space="preserve"> </w:t>
      </w:r>
      <w:r w:rsidR="004846C7">
        <w:t>firstly implemented on this repository</w:t>
      </w:r>
      <w:r w:rsidR="00806FC5">
        <w:t xml:space="preserve"> by Freitas et al</w:t>
      </w:r>
      <w:r w:rsidR="00184AAA">
        <w:t>.</w:t>
      </w:r>
      <w:r w:rsidR="00F26A39">
        <w:t xml:space="preserve"> </w:t>
      </w:r>
      <w:r w:rsidR="00255F66">
        <w:fldChar w:fldCharType="begin"/>
      </w:r>
      <w:r w:rsidR="00C016AF">
        <w:instrText xml:space="preserve"> ADDIN EN.CITE &lt;EndNote&gt;&lt;Cite&gt;&lt;Author&gt;Freitas&lt;/Author&gt;&lt;Year&gt;2014&lt;/Year&gt;&lt;RecNum&gt;17&lt;/RecNum&gt;&lt;DisplayText&gt;[2, 7]&lt;/DisplayText&gt;&lt;record&gt;&lt;rec-number&gt;17&lt;/rec-number&gt;&lt;foreign-keys&gt;&lt;key app="EN" db-id="wrp5zvp05zppzueewsvxvp95d5r5xpvp20wd" timestamp="1523232081"&gt;17&lt;/key&gt;&lt;/foreign-keys&gt;&lt;ref-type name="Book"&gt;6&lt;/ref-type&gt;&lt;contributors&gt;&lt;authors&gt;&lt;author&gt;Fernando de Almeida Freitas&lt;/author&gt;&lt;author&gt;Sarajane Marques Peres&lt;/author&gt;&lt;author&gt;Clodoaldo Aparecido de Moraes Lima&lt;/author&gt;&lt;author&gt;Felipe Venâncio Barbosa&lt;/author&gt;&lt;/authors&gt;&lt;/contributors&gt;&lt;titles&gt;&lt;title&gt;Grammatical Facial Expressions Recognition with Machine Learning&lt;/title&gt;&lt;secondary-title&gt;2014&lt;/secondary-title&gt;&lt;short-title&gt;Grammatical Facial Expressions Recognition with Machine Learning&lt;/short-title&gt;&lt;/titles&gt;&lt;keywords&gt;&lt;keyword&gt;Grammatical Facial Expression Analysis&lt;/keyword&gt;&lt;keyword&gt;Machine Learning&lt;/keyword&gt;&lt;keyword&gt;Multilayer Perceptron&lt;/keyword&gt;&lt;keyword&gt;Sign Language&lt;/keyword&gt;&lt;/keywords&gt;&lt;dates&gt;&lt;year&gt;2014&lt;/year&gt;&lt;/dates&gt;&lt;work-type&gt;Grammatical Facial Expression Analysis; Machine Learning; Multilayer Perceptron; Sign Language;&lt;/work-type&gt;&lt;urls&gt;&lt;related-urls&gt;&lt;url&gt;https://www.aaai.org/ocs/index.php/FLAIRS/FLAIRS14/paper/view/7788/7821&lt;/url&gt;&lt;/related-urls&gt;&lt;/urls&gt;&lt;/record&gt;&lt;/Cite&gt;&lt;Cite&gt;&lt;Author&gt;Freitas&lt;/Author&gt;&lt;Year&gt;2017&lt;/Year&gt;&lt;RecNum&gt;8&lt;/RecNum&gt;&lt;record&gt;&lt;rec-number&gt;8&lt;/rec-number&gt;&lt;foreign-keys&gt;&lt;key app="EN" db-id="wrp5zvp05zppzueewsvxvp95d5r5xpvp20wd" timestamp="1523186622"&gt;8&lt;/key&gt;&lt;/foreign-keys&gt;&lt;ref-type name="Book"&gt;6&lt;/ref-type&gt;&lt;contributors&gt;&lt;authors&gt;&lt;author&gt;Freitas, Fernando&lt;/author&gt;&lt;author&gt;Peres, Sarajane&lt;/author&gt;&lt;author&gt;Lima, Clodoaldo&lt;/author&gt;&lt;author&gt;Barbosa, Felipe&lt;/author&gt;&lt;/authors&gt;&lt;/contributors&gt;&lt;titles&gt;&lt;title&gt;Grammatical facial expression recognition in sign language discourse: a study at the syntax level&lt;/title&gt;&lt;/titles&gt;&lt;dates&gt;&lt;year&gt;2017&lt;/year&gt;&lt;/dates&gt;&lt;urls&gt;&lt;/urls&gt;&lt;electronic-resource-num&gt;10.1007/s10796-017-9765-z&lt;/electronic-resource-num&gt;&lt;/record&gt;&lt;/Cite&gt;&lt;/EndNote&gt;</w:instrText>
      </w:r>
      <w:r w:rsidR="00255F66">
        <w:fldChar w:fldCharType="separate"/>
      </w:r>
      <w:r w:rsidR="00C016AF">
        <w:rPr>
          <w:noProof/>
        </w:rPr>
        <w:t>[2, 7]</w:t>
      </w:r>
      <w:r w:rsidR="00255F66">
        <w:fldChar w:fldCharType="end"/>
      </w:r>
      <w:r w:rsidR="00184AAA">
        <w:t xml:space="preserve">, they did not get very high F-score on “Negative” and “Relative” expressions, most of </w:t>
      </w:r>
      <w:r>
        <w:t>facial expressions can be recognis</w:t>
      </w:r>
      <w:r w:rsidR="00184AAA">
        <w:t xml:space="preserve">ed above 0.75 (F-score). In 2016, </w:t>
      </w:r>
      <w:r>
        <w:t>by extracting the essential</w:t>
      </w:r>
      <w:r w:rsidR="00113A2E">
        <w:t xml:space="preserve"> facial points, </w:t>
      </w:r>
      <w:r w:rsidR="004A4504">
        <w:t>Bhuvan et al</w:t>
      </w:r>
      <w:r>
        <w:t>.</w:t>
      </w:r>
      <w:r w:rsidR="004A4504">
        <w:t xml:space="preserve"> </w:t>
      </w:r>
      <w:r w:rsidR="004A4504">
        <w:fldChar w:fldCharType="begin"/>
      </w:r>
      <w:r w:rsidR="00C016AF">
        <w:instrText xml:space="preserve"> ADDIN EN.CITE &lt;EndNote&gt;&lt;Cite&gt;&lt;Author&gt;Bhuvan&lt;/Author&gt;&lt;Year&gt;2016&lt;/Year&gt;&lt;RecNum&gt;3&lt;/RecNum&gt;&lt;DisplayText&gt;[8]&lt;/DisplayText&gt;&lt;record&gt;&lt;rec-number&gt;3&lt;/rec-number&gt;&lt;foreign-keys&gt;&lt;key app="EN" db-id="wrp5zvp05zppzueewsvxvp95d5r5xpvp20wd" timestamp="1523185220"&gt;3&lt;/key&gt;&lt;/foreign-keys&gt;&lt;ref-type name="Conference Proceedings"&gt;10&lt;/ref-type&gt;&lt;contributors&gt;&lt;authors&gt;&lt;author&gt;M. S. Bhuvan&lt;/author&gt;&lt;author&gt;D. V. Rao&lt;/author&gt;&lt;author&gt;S. Jain&lt;/author&gt;&lt;author&gt;T. S. Ashwin&lt;/author&gt;&lt;author&gt;R. M. R. Guddetti&lt;/author&gt;&lt;author&gt;S. P. Kulgod&lt;/author&gt;&lt;/authors&gt;&lt;/contributors&gt;&lt;titles&gt;&lt;title&gt;Detection and analysis model for grammatical facial expressions in sign language&lt;/title&gt;&lt;secondary-title&gt;2016 IEEE Region 10 Symposium (TENSYMP)&lt;/secondary-title&gt;&lt;alt-title&gt;2016 IEEE Region 10 Symposium (TENSYMP)&lt;/alt-title&gt;&lt;/titles&gt;&lt;pages&gt;155-160&lt;/pages&gt;&lt;keywords&gt;&lt;keyword&gt;face recognition&lt;/keyword&gt;&lt;keyword&gt;handicapped aids&lt;/keyword&gt;&lt;keyword&gt;human computer interaction&lt;/keyword&gt;&lt;keyword&gt;image classification&lt;/keyword&gt;&lt;keyword&gt;learning (artificial intelligence)&lt;/keyword&gt;&lt;keyword&gt;sign language recognition&lt;/keyword&gt;&lt;keyword&gt;smart phones&lt;/keyword&gt;&lt;keyword&gt;Kinect&lt;/keyword&gt;&lt;keyword&gt;binary classification problem&lt;/keyword&gt;&lt;keyword&gt;computer interaction&lt;/keyword&gt;&lt;keyword&gt;deaf&lt;/keyword&gt;&lt;keyword&gt;decision making&lt;/keyword&gt;&lt;keyword&gt;facial points&lt;/keyword&gt;&lt;keyword&gt;grammatical facial expression detection&lt;/keyword&gt;&lt;keyword&gt;machine learning algorithms&lt;/keyword&gt;&lt;keyword&gt;sign language&lt;/keyword&gt;&lt;keyword&gt;user dependent model&lt;/keyword&gt;&lt;keyword&gt;user independent model&lt;/keyword&gt;&lt;keyword&gt;Assistive technology&lt;/keyword&gt;&lt;keyword&gt;Gesture recognition&lt;/keyword&gt;&lt;keyword&gt;Manuals&lt;/keyword&gt;&lt;keyword&gt;Regions&lt;/keyword&gt;&lt;keyword&gt;Vegetation&lt;/keyword&gt;&lt;keyword&gt;Videos&lt;/keyword&gt;&lt;/keywords&gt;&lt;dates&gt;&lt;year&gt;2016&lt;/year&gt;&lt;pub-dates&gt;&lt;date&gt;9-11 May 2016&lt;/date&gt;&lt;/pub-dates&gt;&lt;/dates&gt;&lt;urls&gt;&lt;/urls&gt;&lt;electronic-resource-num&gt;10.1109/TENCONSpring.2016.7519396&lt;/electronic-resource-num&gt;&lt;/record&gt;&lt;/Cite&gt;&lt;/EndNote&gt;</w:instrText>
      </w:r>
      <w:r w:rsidR="004A4504">
        <w:fldChar w:fldCharType="separate"/>
      </w:r>
      <w:r w:rsidR="00C016AF">
        <w:rPr>
          <w:noProof/>
        </w:rPr>
        <w:t>[8]</w:t>
      </w:r>
      <w:r w:rsidR="004A4504">
        <w:fldChar w:fldCharType="end"/>
      </w:r>
      <w:r w:rsidR="004A4504">
        <w:t xml:space="preserve"> improved the F-score of MLP model to above 0.89.</w:t>
      </w:r>
      <w:r w:rsidR="00806FC5">
        <w:t xml:space="preserve"> </w:t>
      </w:r>
      <w:r w:rsidR="007C6CE4">
        <w:t>In 2017</w:t>
      </w:r>
      <w:r w:rsidR="004A4504">
        <w:t xml:space="preserve">, </w:t>
      </w:r>
      <w:r w:rsidR="004846C7">
        <w:t xml:space="preserve">a </w:t>
      </w:r>
      <w:r w:rsidR="004A4504">
        <w:t>deep learning architecture, Convolutional Neural Network (CNN) is used by Walawalkar and Devesh</w:t>
      </w:r>
      <w:r w:rsidR="007C6CE4">
        <w:t xml:space="preserve"> </w:t>
      </w:r>
      <w:r w:rsidR="007C6CE4">
        <w:fldChar w:fldCharType="begin"/>
      </w:r>
      <w:r w:rsidR="007C6CE4">
        <w:instrText xml:space="preserve"> ADDIN EN.CITE &lt;EndNote&gt;&lt;Cite&gt;&lt;Author&gt;Walawalkar&lt;/Author&gt;&lt;Year&gt;2017&lt;/Year&gt;&lt;RecNum&gt;1&lt;/RecNum&gt;&lt;DisplayText&gt;[1]&lt;/DisplayText&gt;&lt;record&gt;&lt;rec-number&gt;1&lt;/rec-number&gt;&lt;foreign-keys&gt;&lt;key app="EN" db-id="wrp5zvp05zppzueewsvxvp95d5r5xpvp20wd" timestamp="1523184939"&gt;1&lt;/key&gt;&lt;/foreign-keys&gt;&lt;ref-type name="Electronic Article"&gt;43&lt;/ref-type&gt;&lt;contributors&gt;&lt;authors&gt;&lt;author&gt;Walawalkar, Devesh&lt;/author&gt;&lt;/authors&gt;&lt;/contributors&gt;&lt;titles&gt;&lt;title&gt;Grammatical facial expression recognition using customized deep neural network architecture&lt;/title&gt;&lt;secondary-title&gt;ArXiv e-prints&lt;/secondary-title&gt;&lt;/titles&gt;&lt;periodical&gt;&lt;full-title&gt;ArXiv e-prints&lt;/full-title&gt;&lt;/periodical&gt;&lt;volume&gt;1711&lt;/volume&gt;&lt;keywords&gt;&lt;keyword&gt;Computer Science - Computer Vision and Pattern Recognition&lt;/keyword&gt;&lt;/keywords&gt;&lt;dates&gt;&lt;year&gt;2017&lt;/year&gt;&lt;pub-dates&gt;&lt;date&gt;November 1, 2017&lt;/date&gt;&lt;/pub-dates&gt;&lt;/dates&gt;&lt;urls&gt;&lt;related-urls&gt;&lt;url&gt;http://adsabs.harvard.edu/abs/2017arXiv171106303W&lt;/url&gt;&lt;/related-urls&gt;&lt;/urls&gt;&lt;/record&gt;&lt;/Cite&gt;&lt;/EndNote&gt;</w:instrText>
      </w:r>
      <w:r w:rsidR="007C6CE4">
        <w:fldChar w:fldCharType="separate"/>
      </w:r>
      <w:r w:rsidR="007C6CE4">
        <w:rPr>
          <w:noProof/>
        </w:rPr>
        <w:t>[1]</w:t>
      </w:r>
      <w:r w:rsidR="007C6CE4">
        <w:fldChar w:fldCharType="end"/>
      </w:r>
      <w:r w:rsidR="007C6CE4">
        <w:t xml:space="preserve">; their model has </w:t>
      </w:r>
      <w:r>
        <w:t>excellent</w:t>
      </w:r>
      <w:r w:rsidR="007C6CE4">
        <w:t xml:space="preserve"> performance on each facial expression, all of </w:t>
      </w:r>
      <w:r>
        <w:t xml:space="preserve">facial </w:t>
      </w:r>
      <w:r w:rsidR="007C6CE4">
        <w:t>e</w:t>
      </w:r>
      <w:r>
        <w:t>xpressions can have over 0.94</w:t>
      </w:r>
      <w:r w:rsidR="007C6CE4">
        <w:t xml:space="preserve"> F-score. </w:t>
      </w:r>
      <w:r w:rsidR="004A4504">
        <w:t xml:space="preserve">  </w:t>
      </w:r>
    </w:p>
    <w:p w14:paraId="173FD661" w14:textId="519E1485" w:rsidR="0043198F" w:rsidRDefault="007C6CE4" w:rsidP="0043198F">
      <w:r>
        <w:t>There is no paper found that used the LSTM</w:t>
      </w:r>
      <w:r w:rsidR="00152CDB">
        <w:t>/RNN</w:t>
      </w:r>
      <w:r w:rsidR="00E25E38">
        <w:t xml:space="preserve"> to recognis</w:t>
      </w:r>
      <w:r w:rsidR="006B4B5F">
        <w:t xml:space="preserve">e </w:t>
      </w:r>
      <w:r>
        <w:t>this repository</w:t>
      </w:r>
      <w:r w:rsidR="00FE0AF5">
        <w:t xml:space="preserve">, but there </w:t>
      </w:r>
      <w:r w:rsidR="004846C7">
        <w:t xml:space="preserve">are </w:t>
      </w:r>
      <w:r w:rsidR="00FE0AF5">
        <w:t xml:space="preserve">two </w:t>
      </w:r>
      <w:r w:rsidR="00152CDB">
        <w:t>papers</w:t>
      </w:r>
      <w:r w:rsidR="00FE0AF5">
        <w:t xml:space="preserve"> found used LSTM to train the</w:t>
      </w:r>
      <w:r w:rsidR="00152CDB">
        <w:t xml:space="preserve"> similar facial</w:t>
      </w:r>
      <w:r w:rsidR="00E25E38">
        <w:t xml:space="preserve"> </w:t>
      </w:r>
      <w:r w:rsidR="00FE0AF5">
        <w:t>marks</w:t>
      </w:r>
      <w:r w:rsidR="0043198F" w:rsidRPr="000003B1">
        <w:t>.</w:t>
      </w:r>
      <w:r>
        <w:t xml:space="preserve"> In Behzed and Mohammad’s research</w:t>
      </w:r>
      <w:r w:rsidR="00FE0AF5">
        <w:fldChar w:fldCharType="begin"/>
      </w:r>
      <w:r w:rsidR="00C016AF">
        <w:instrText xml:space="preserve"> ADDIN EN.CITE &lt;EndNote&gt;&lt;Cite&gt;&lt;Author&gt;Hasani&lt;/Author&gt;&lt;Year&gt;2017&lt;/Year&gt;&lt;RecNum&gt;34&lt;/RecNum&gt;&lt;DisplayText&gt;[9]&lt;/DisplayText&gt;&lt;record&gt;&lt;rec-number&gt;34&lt;/rec-number&gt;&lt;foreign-keys&gt;&lt;key app="EN" db-id="wrp5zvp05zppzueewsvxvp95d5r5xpvp20wd" timestamp="1526723802"&gt;34&lt;/key&gt;&lt;/foreign-keys&gt;&lt;ref-type name="Electronic Article"&gt;43&lt;/ref-type&gt;&lt;contributors&gt;&lt;authors&gt;&lt;author&gt;Hasani, Behzad&lt;/author&gt;&lt;author&gt;Mahoor, Mohammad H.&lt;/author&gt;&lt;/authors&gt;&lt;/contributors&gt;&lt;titles&gt;&lt;title&gt;Facial Expression Recognition Using Enhanced Deep 3D Convolutional Neural Networks&lt;/title&gt;&lt;secondary-title&gt;ArXiv e-prints&lt;/secondary-title&gt;&lt;/titles&gt;&lt;periodical&gt;&lt;full-title&gt;ArXiv e-prints&lt;/full-title&gt;&lt;/periodical&gt;&lt;keywords&gt;&lt;keyword&gt;Computer Science - Computer Vision and Pattern Recognition&lt;/keyword&gt;&lt;/keywords&gt;&lt;dates&gt;&lt;year&gt;2017&lt;/year&gt;&lt;pub-dates&gt;&lt;date&gt;May 01, 2017&lt;/date&gt;&lt;/pub-dates&gt;&lt;/dates&gt;&lt;urls&gt;&lt;related-urls&gt;&lt;url&gt;https://ui.adsabs.harvard.edu/#abs/2017arXiv170507871H&lt;/url&gt;&lt;/related-urls&gt;&lt;/urls&gt;&lt;/record&gt;&lt;/Cite&gt;&lt;/EndNote&gt;</w:instrText>
      </w:r>
      <w:r w:rsidR="00FE0AF5">
        <w:fldChar w:fldCharType="separate"/>
      </w:r>
      <w:r w:rsidR="00C016AF">
        <w:rPr>
          <w:noProof/>
        </w:rPr>
        <w:t>[9]</w:t>
      </w:r>
      <w:r w:rsidR="00FE0AF5">
        <w:fldChar w:fldCharType="end"/>
      </w:r>
      <w:r>
        <w:t>, they used the CNN to extract landmarks from videos, then they used LSTM to memories</w:t>
      </w:r>
      <w:r w:rsidR="001A4F6B">
        <w:t xml:space="preserve"> and train</w:t>
      </w:r>
      <w:r>
        <w:t xml:space="preserve"> the landmarks</w:t>
      </w:r>
      <w:r w:rsidR="00FE0AF5">
        <w:t>; their final</w:t>
      </w:r>
      <w:r w:rsidR="00E25E38">
        <w:t xml:space="preserve"> model can successfully recognis</w:t>
      </w:r>
      <w:r w:rsidR="00FE0AF5">
        <w:t xml:space="preserve">e variety facial expressions from 4 data repositories. </w:t>
      </w:r>
      <w:r w:rsidR="00C1659C">
        <w:t>Alex</w:t>
      </w:r>
      <w:r w:rsidR="00152CDB">
        <w:t xml:space="preserve"> et al</w:t>
      </w:r>
      <w:r w:rsidR="00E25E38">
        <w:t>.</w:t>
      </w:r>
      <w:r w:rsidR="004846C7">
        <w:t xml:space="preserve"> </w:t>
      </w:r>
      <w:r w:rsidR="00BD20F4">
        <w:fldChar w:fldCharType="begin"/>
      </w:r>
      <w:r w:rsidR="00C016AF">
        <w:instrText xml:space="preserve"> ADDIN EN.CITE &lt;EndNote&gt;&lt;Cite&gt;&lt;Author&gt;Graves&lt;/Author&gt;&lt;Year&gt;2008&lt;/Year&gt;&lt;RecNum&gt;33&lt;/RecNum&gt;&lt;DisplayText&gt;[10]&lt;/DisplayText&gt;&lt;record&gt;&lt;rec-number&gt;33&lt;/rec-number&gt;&lt;foreign-keys&gt;&lt;key app="EN" db-id="wrp5zvp05zppzueewsvxvp95d5r5xpvp20wd" timestamp="1526723690"&gt;33&lt;/key&gt;&lt;/foreign-keys&gt;&lt;ref-type name="Conference Proceedings"&gt;10&lt;/ref-type&gt;&lt;contributors&gt;&lt;authors&gt;&lt;author&gt;Graves, Alex&lt;/author&gt;&lt;author&gt;Schmidhuber, Jürgen&lt;/author&gt;&lt;author&gt;Mayer, Christoph&lt;/author&gt;&lt;author&gt;Wimmer, Matthias&lt;/author&gt;&lt;author&gt;Radig, Bernd&lt;/author&gt;&lt;/authors&gt;&lt;/contributors&gt;&lt;titles&gt;&lt;title&gt;Facial Expression Recognition with Recurrent Neural Networks&lt;/title&gt;&lt;/titles&gt;&lt;dates&gt;&lt;year&gt;2008&lt;/year&gt;&lt;/dates&gt;&lt;urls&gt;&lt;/urls&gt;&lt;/record&gt;&lt;/Cite&gt;&lt;/EndNote&gt;</w:instrText>
      </w:r>
      <w:r w:rsidR="00BD20F4">
        <w:fldChar w:fldCharType="separate"/>
      </w:r>
      <w:r w:rsidR="00C016AF">
        <w:rPr>
          <w:noProof/>
        </w:rPr>
        <w:t>[10]</w:t>
      </w:r>
      <w:r w:rsidR="00BD20F4">
        <w:fldChar w:fldCharType="end"/>
      </w:r>
      <w:r w:rsidR="00152CDB">
        <w:t xml:space="preserve"> used unidirectional LSTM for 116 facial landmarks, the final expression recognition mean error rate is 18.2 </w:t>
      </w:r>
      <w:r w:rsidR="00152CDB">
        <w:sym w:font="Symbol" w:char="F0B1"/>
      </w:r>
      <w:r w:rsidR="00152CDB">
        <w:t xml:space="preserve"> 0.6%. </w:t>
      </w:r>
    </w:p>
    <w:p w14:paraId="070FF6AC" w14:textId="256290F7" w:rsidR="009B1D59" w:rsidRPr="009A3755" w:rsidRDefault="00EA6BA2" w:rsidP="00E85A60">
      <w:pPr>
        <w:pStyle w:val="heading10"/>
        <w:outlineLvl w:val="0"/>
      </w:pPr>
      <w:r>
        <w:lastRenderedPageBreak/>
        <w:t>2</w:t>
      </w:r>
      <w:r w:rsidR="009B1D59" w:rsidRPr="009A3755">
        <w:t xml:space="preserve">   </w:t>
      </w:r>
      <w:r w:rsidR="00833F6C">
        <w:t>Methods</w:t>
      </w:r>
    </w:p>
    <w:p w14:paraId="0A76D724" w14:textId="1FA49BCD" w:rsidR="00833F6C" w:rsidRPr="009A3755" w:rsidRDefault="00EA6BA2" w:rsidP="00E85A60">
      <w:pPr>
        <w:pStyle w:val="heading20"/>
        <w:outlineLvl w:val="0"/>
      </w:pPr>
      <w:r>
        <w:t>2</w:t>
      </w:r>
      <w:r w:rsidR="002C7046">
        <w:t>.1   Data Pre</w:t>
      </w:r>
      <w:r w:rsidR="00AD45DE">
        <w:t>-P</w:t>
      </w:r>
      <w:r w:rsidR="002C7046">
        <w:t>rocessing</w:t>
      </w:r>
      <w:r w:rsidR="00833F6C" w:rsidRPr="009A3755">
        <w:t xml:space="preserve"> </w:t>
      </w:r>
    </w:p>
    <w:p w14:paraId="0C282B77" w14:textId="440FF0F0" w:rsidR="00255F66" w:rsidRDefault="00E25E38" w:rsidP="00833F6C">
      <w:pPr>
        <w:ind w:firstLine="0"/>
      </w:pPr>
      <w:r>
        <w:t>Reconstructing instance</w:t>
      </w:r>
      <w:r w:rsidR="00F26A39">
        <w:t xml:space="preserve"> by 11 distances, 7 angles and 100 (whole) of z-coordinators</w:t>
      </w:r>
      <w:r>
        <w:t xml:space="preserve"> can help classifier find the patterns;</w:t>
      </w:r>
      <w:r w:rsidR="00971AD8">
        <w:t xml:space="preserve"> therefore, an input entry vector</w:t>
      </w:r>
      <w:r w:rsidR="00C52F84">
        <w:t xml:space="preserve"> for deep learning model</w:t>
      </w:r>
      <w:r w:rsidR="00971AD8">
        <w:t xml:space="preserve"> has 118 attributes</w:t>
      </w:r>
      <w:r w:rsidR="00C52F84">
        <w:t xml:space="preserve"> with 1 dimension</w:t>
      </w:r>
      <w:r w:rsidR="00833F6C" w:rsidRPr="009B1D59">
        <w:t>.</w:t>
      </w:r>
      <w:r w:rsidR="00F26A39">
        <w:t xml:space="preserve"> The di</w:t>
      </w:r>
      <w:r w:rsidR="00FA0E05">
        <w:t>stance and angles</w:t>
      </w:r>
      <w:r w:rsidR="006B4B5F">
        <w:t xml:space="preserve"> showed in Table 1</w:t>
      </w:r>
      <w:r w:rsidR="00FA0E05">
        <w:t xml:space="preserve"> </w:t>
      </w:r>
      <w:r w:rsidR="006B4B5F">
        <w:t>and Figure 1</w:t>
      </w:r>
      <w:r>
        <w:t>,</w:t>
      </w:r>
      <w:r w:rsidR="006B4B5F">
        <w:t xml:space="preserve"> </w:t>
      </w:r>
      <w:r w:rsidR="00FA0E05">
        <w:t xml:space="preserve">are specified </w:t>
      </w:r>
      <w:r w:rsidR="00F26A39">
        <w:t>in Freitas et al</w:t>
      </w:r>
      <w:r>
        <w:t>.</w:t>
      </w:r>
      <w:r w:rsidR="00F26A39">
        <w:t xml:space="preserve">’s paper </w:t>
      </w:r>
      <w:r w:rsidR="00F26A39">
        <w:fldChar w:fldCharType="begin"/>
      </w:r>
      <w:r w:rsidR="00F26A39">
        <w:instrText xml:space="preserve"> ADDIN EN.CITE &lt;EndNote&gt;&lt;Cite&gt;&lt;Author&gt;Freitas&lt;/Author&gt;&lt;Year&gt;2014&lt;/Year&gt;&lt;RecNum&gt;17&lt;/RecNum&gt;&lt;DisplayText&gt;[2]&lt;/DisplayText&gt;&lt;record&gt;&lt;rec-number&gt;17&lt;/rec-number&gt;&lt;foreign-keys&gt;&lt;key app="EN" db-id="wrp5zvp05zppzueewsvxvp95d5r5xpvp20wd" timestamp="1523232081"&gt;17&lt;/key&gt;&lt;/foreign-keys&gt;&lt;ref-type name="Book"&gt;6&lt;/ref-type&gt;&lt;contributors&gt;&lt;authors&gt;&lt;author&gt;Fernando de Almeida Freitas&lt;/author&gt;&lt;author&gt;Sarajane Marques Peres&lt;/author&gt;&lt;author&gt;Clodoaldo Aparecido de Moraes Lima&lt;/author&gt;&lt;author&gt;Felipe Venâncio Barbosa&lt;/author&gt;&lt;/authors&gt;&lt;/contributors&gt;&lt;titles&gt;&lt;title&gt;Grammatical Facial Expressions Recognition with Machine Learning&lt;/title&gt;&lt;secondary-title&gt;2014&lt;/secondary-title&gt;&lt;short-title&gt;Grammatical Facial Expressions Recognition with Machine Learning&lt;/short-title&gt;&lt;/titles&gt;&lt;keywords&gt;&lt;keyword&gt;Grammatical Facial Expression Analysis&lt;/keyword&gt;&lt;keyword&gt;Machine Learning&lt;/keyword&gt;&lt;keyword&gt;Multilayer Perceptron&lt;/keyword&gt;&lt;keyword&gt;Sign Language&lt;/keyword&gt;&lt;/keywords&gt;&lt;dates&gt;&lt;year&gt;2014&lt;/year&gt;&lt;/dates&gt;&lt;work-type&gt;Grammatical Facial Expression Analysis; Machine Learning; Multilayer Perceptron; Sign Language;&lt;/work-type&gt;&lt;urls&gt;&lt;related-urls&gt;&lt;url&gt;https://www.aaai.org/ocs/index.php/FLAIRS/FLAIRS14/paper/view/7788/7821&lt;/url&gt;&lt;/related-urls&gt;&lt;/urls&gt;&lt;/record&gt;&lt;/Cite&gt;&lt;/EndNote&gt;</w:instrText>
      </w:r>
      <w:r w:rsidR="00F26A39">
        <w:fldChar w:fldCharType="separate"/>
      </w:r>
      <w:r w:rsidR="00F26A39">
        <w:rPr>
          <w:noProof/>
        </w:rPr>
        <w:t>[2]</w:t>
      </w:r>
      <w:r w:rsidR="00F26A39">
        <w:fldChar w:fldCharType="end"/>
      </w:r>
      <w:r w:rsidR="00F26A39">
        <w:t>.</w:t>
      </w:r>
      <w:r w:rsidR="00255F66">
        <w:t xml:space="preserve"> </w:t>
      </w:r>
      <w:r w:rsidR="00FA0E05">
        <w:t>Since there are two signers, each signer performed 9 facial expressions, the two data files of both signers should be combin</w:t>
      </w:r>
      <w:r>
        <w:t>ed as one data file and normalis</w:t>
      </w:r>
      <w:r w:rsidR="00FA0E05">
        <w:t>ed by Z-score method</w:t>
      </w:r>
      <w:r w:rsidR="00C23B00">
        <w:t xml:space="preserve"> </w:t>
      </w:r>
      <w:r w:rsidR="00C23B00">
        <w:fldChar w:fldCharType="begin"/>
      </w:r>
      <w:r w:rsidR="00C23B00">
        <w:instrText xml:space="preserve"> ADDIN EN.CITE &lt;EndNote&gt;&lt;Cite&gt;&lt;Author&gt;Walawalkar&lt;/Author&gt;&lt;Year&gt;2017&lt;/Year&gt;&lt;RecNum&gt;1&lt;/RecNum&gt;&lt;DisplayText&gt;[1]&lt;/DisplayText&gt;&lt;record&gt;&lt;rec-number&gt;1&lt;/rec-number&gt;&lt;foreign-keys&gt;&lt;key app="EN" db-id="wrp5zvp05zppzueewsvxvp95d5r5xpvp20wd" timestamp="1523184939"&gt;1&lt;/key&gt;&lt;/foreign-keys&gt;&lt;ref-type name="Electronic Article"&gt;43&lt;/ref-type&gt;&lt;contributors&gt;&lt;authors&gt;&lt;author&gt;Walawalkar, Devesh&lt;/author&gt;&lt;/authors&gt;&lt;/contributors&gt;&lt;titles&gt;&lt;title&gt;Grammatical facial expression recognition using customized deep neural network architecture&lt;/title&gt;&lt;secondary-title&gt;ArXiv e-prints&lt;/secondary-title&gt;&lt;/titles&gt;&lt;periodical&gt;&lt;full-title&gt;ArXiv e-prints&lt;/full-title&gt;&lt;/periodical&gt;&lt;volume&gt;1711&lt;/volume&gt;&lt;keywords&gt;&lt;keyword&gt;Computer Science - Computer Vision and Pattern Recognition&lt;/keyword&gt;&lt;/keywords&gt;&lt;dates&gt;&lt;year&gt;2017&lt;/year&gt;&lt;pub-dates&gt;&lt;date&gt;November 1, 2017&lt;/date&gt;&lt;/pub-dates&gt;&lt;/dates&gt;&lt;urls&gt;&lt;related-urls&gt;&lt;url&gt;http://adsabs.harvard.edu/abs/2017arXiv171106303W&lt;/url&gt;&lt;/related-urls&gt;&lt;/urls&gt;&lt;/record&gt;&lt;/Cite&gt;&lt;/EndNote&gt;</w:instrText>
      </w:r>
      <w:r w:rsidR="00C23B00">
        <w:fldChar w:fldCharType="separate"/>
      </w:r>
      <w:r w:rsidR="00C23B00">
        <w:rPr>
          <w:noProof/>
        </w:rPr>
        <w:t>[1]</w:t>
      </w:r>
      <w:r w:rsidR="00C23B00">
        <w:fldChar w:fldCharType="end"/>
      </w:r>
      <w:r w:rsidR="00FA0E05">
        <w:t>.</w:t>
      </w:r>
    </w:p>
    <w:p w14:paraId="49C14C97" w14:textId="77777777" w:rsidR="006B4B5F" w:rsidRDefault="006B4B5F" w:rsidP="00833F6C">
      <w:pPr>
        <w:ind w:firstLine="0"/>
      </w:pPr>
    </w:p>
    <w:p w14:paraId="52C10D8A" w14:textId="22B62C38" w:rsidR="006B4B5F" w:rsidRPr="006B4B5F" w:rsidRDefault="006B4B5F" w:rsidP="006B4B5F">
      <w:pPr>
        <w:ind w:firstLine="0"/>
        <w:jc w:val="center"/>
        <w:rPr>
          <w:sz w:val="18"/>
          <w:szCs w:val="18"/>
        </w:rPr>
      </w:pPr>
      <w:r>
        <w:rPr>
          <w:b/>
          <w:sz w:val="18"/>
          <w:szCs w:val="18"/>
        </w:rPr>
        <w:t>Table</w:t>
      </w:r>
      <w:r w:rsidRPr="00A54DE9">
        <w:rPr>
          <w:b/>
          <w:sz w:val="18"/>
          <w:szCs w:val="18"/>
        </w:rPr>
        <w:t xml:space="preserve">. </w:t>
      </w:r>
      <w:r>
        <w:rPr>
          <w:b/>
          <w:sz w:val="18"/>
          <w:szCs w:val="18"/>
        </w:rPr>
        <w:t>1</w:t>
      </w:r>
      <w:r>
        <w:rPr>
          <w:b/>
        </w:rPr>
        <w:t xml:space="preserve"> </w:t>
      </w:r>
      <w:r>
        <w:rPr>
          <w:sz w:val="18"/>
          <w:szCs w:val="18"/>
        </w:rPr>
        <w:t>Summary of</w:t>
      </w:r>
      <w:r w:rsidRPr="00EE3C09">
        <w:rPr>
          <w:sz w:val="18"/>
          <w:szCs w:val="18"/>
        </w:rPr>
        <w:t xml:space="preserve"> </w:t>
      </w:r>
      <w:r>
        <w:rPr>
          <w:sz w:val="18"/>
          <w:szCs w:val="18"/>
        </w:rPr>
        <w:t>accuracies from three experiments</w:t>
      </w:r>
    </w:p>
    <w:tbl>
      <w:tblPr>
        <w:tblStyle w:val="TableGrid"/>
        <w:tblpPr w:leftFromText="180" w:rightFromText="180" w:vertAnchor="text" w:horzAnchor="margin" w:tblpXSpec="center" w:tblpY="173"/>
        <w:tblW w:w="6627" w:type="dxa"/>
        <w:tblLook w:val="04A0" w:firstRow="1" w:lastRow="0" w:firstColumn="1" w:lastColumn="0" w:noHBand="0" w:noVBand="1"/>
      </w:tblPr>
      <w:tblGrid>
        <w:gridCol w:w="1019"/>
        <w:gridCol w:w="1019"/>
        <w:gridCol w:w="1019"/>
        <w:gridCol w:w="1031"/>
        <w:gridCol w:w="843"/>
        <w:gridCol w:w="848"/>
        <w:gridCol w:w="848"/>
      </w:tblGrid>
      <w:tr w:rsidR="006B4B5F" w:rsidRPr="00BC506B" w14:paraId="180E4BDA" w14:textId="77777777" w:rsidTr="00A0258C">
        <w:trPr>
          <w:gridAfter w:val="3"/>
          <w:wAfter w:w="2539" w:type="dxa"/>
        </w:trPr>
        <w:tc>
          <w:tcPr>
            <w:tcW w:w="1019" w:type="dxa"/>
          </w:tcPr>
          <w:p w14:paraId="3EFF2329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A1</w:t>
            </w:r>
          </w:p>
        </w:tc>
        <w:tc>
          <w:tcPr>
            <w:tcW w:w="1019" w:type="dxa"/>
          </w:tcPr>
          <w:p w14:paraId="5CF49F67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A2</w:t>
            </w:r>
          </w:p>
        </w:tc>
        <w:tc>
          <w:tcPr>
            <w:tcW w:w="1019" w:type="dxa"/>
          </w:tcPr>
          <w:p w14:paraId="2F942582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A3</w:t>
            </w:r>
          </w:p>
        </w:tc>
        <w:tc>
          <w:tcPr>
            <w:tcW w:w="1031" w:type="dxa"/>
          </w:tcPr>
          <w:p w14:paraId="616FC610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A4</w:t>
            </w:r>
          </w:p>
        </w:tc>
      </w:tr>
      <w:tr w:rsidR="006B4B5F" w:rsidRPr="00BC506B" w14:paraId="73802FE7" w14:textId="77777777" w:rsidTr="00A0258C">
        <w:trPr>
          <w:gridAfter w:val="3"/>
          <w:wAfter w:w="2539" w:type="dxa"/>
        </w:trPr>
        <w:tc>
          <w:tcPr>
            <w:tcW w:w="1019" w:type="dxa"/>
          </w:tcPr>
          <w:p w14:paraId="77809D38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27,2,10}</w:t>
            </w:r>
          </w:p>
        </w:tc>
        <w:tc>
          <w:tcPr>
            <w:tcW w:w="1019" w:type="dxa"/>
          </w:tcPr>
          <w:p w14:paraId="1C1C61EF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17,10,2}</w:t>
            </w:r>
          </w:p>
        </w:tc>
        <w:tc>
          <w:tcPr>
            <w:tcW w:w="1019" w:type="dxa"/>
          </w:tcPr>
          <w:p w14:paraId="07E5D995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48,89,54}</w:t>
            </w:r>
          </w:p>
        </w:tc>
        <w:tc>
          <w:tcPr>
            <w:tcW w:w="1031" w:type="dxa"/>
          </w:tcPr>
          <w:p w14:paraId="17D8CEBF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89,48,51}</w:t>
            </w:r>
          </w:p>
        </w:tc>
      </w:tr>
      <w:tr w:rsidR="006B4B5F" w:rsidRPr="00BC506B" w14:paraId="61CC669F" w14:textId="77777777" w:rsidTr="00A0258C">
        <w:trPr>
          <w:gridAfter w:val="3"/>
          <w:wAfter w:w="2539" w:type="dxa"/>
        </w:trPr>
        <w:tc>
          <w:tcPr>
            <w:tcW w:w="1019" w:type="dxa"/>
          </w:tcPr>
          <w:p w14:paraId="17BAABCE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A5</w:t>
            </w:r>
          </w:p>
        </w:tc>
        <w:tc>
          <w:tcPr>
            <w:tcW w:w="1019" w:type="dxa"/>
          </w:tcPr>
          <w:p w14:paraId="6F5DAD1D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A6</w:t>
            </w:r>
          </w:p>
        </w:tc>
        <w:tc>
          <w:tcPr>
            <w:tcW w:w="1019" w:type="dxa"/>
          </w:tcPr>
          <w:p w14:paraId="77C722F9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A7</w:t>
            </w:r>
          </w:p>
        </w:tc>
        <w:tc>
          <w:tcPr>
            <w:tcW w:w="1031" w:type="dxa"/>
            <w:vMerge w:val="restart"/>
          </w:tcPr>
          <w:p w14:paraId="2D95AAF6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</w:p>
        </w:tc>
      </w:tr>
      <w:tr w:rsidR="006B4B5F" w:rsidRPr="00BC506B" w14:paraId="32E6B02A" w14:textId="77777777" w:rsidTr="00A0258C">
        <w:trPr>
          <w:gridAfter w:val="3"/>
          <w:wAfter w:w="2539" w:type="dxa"/>
        </w:trPr>
        <w:tc>
          <w:tcPr>
            <w:tcW w:w="1019" w:type="dxa"/>
          </w:tcPr>
          <w:p w14:paraId="7989D7FF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89,54,51}</w:t>
            </w:r>
          </w:p>
        </w:tc>
        <w:tc>
          <w:tcPr>
            <w:tcW w:w="1019" w:type="dxa"/>
          </w:tcPr>
          <w:p w14:paraId="3830439A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51,48,57}</w:t>
            </w:r>
          </w:p>
        </w:tc>
        <w:tc>
          <w:tcPr>
            <w:tcW w:w="1019" w:type="dxa"/>
          </w:tcPr>
          <w:p w14:paraId="2E9E4F6D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51,54,57}</w:t>
            </w:r>
          </w:p>
        </w:tc>
        <w:tc>
          <w:tcPr>
            <w:tcW w:w="1031" w:type="dxa"/>
            <w:vMerge/>
          </w:tcPr>
          <w:p w14:paraId="0A59D255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</w:p>
        </w:tc>
      </w:tr>
      <w:tr w:rsidR="006B4B5F" w14:paraId="58387EEE" w14:textId="77777777" w:rsidTr="00A0258C">
        <w:tc>
          <w:tcPr>
            <w:tcW w:w="1019" w:type="dxa"/>
          </w:tcPr>
          <w:p w14:paraId="57011851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D1</w:t>
            </w:r>
          </w:p>
        </w:tc>
        <w:tc>
          <w:tcPr>
            <w:tcW w:w="1019" w:type="dxa"/>
          </w:tcPr>
          <w:p w14:paraId="600ECC31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D2</w:t>
            </w:r>
          </w:p>
        </w:tc>
        <w:tc>
          <w:tcPr>
            <w:tcW w:w="1019" w:type="dxa"/>
          </w:tcPr>
          <w:p w14:paraId="32BC5BCD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D3</w:t>
            </w:r>
          </w:p>
        </w:tc>
        <w:tc>
          <w:tcPr>
            <w:tcW w:w="1031" w:type="dxa"/>
          </w:tcPr>
          <w:p w14:paraId="7F1AA5CE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D4</w:t>
            </w:r>
          </w:p>
        </w:tc>
        <w:tc>
          <w:tcPr>
            <w:tcW w:w="843" w:type="dxa"/>
          </w:tcPr>
          <w:p w14:paraId="3C57C3FA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D5</w:t>
            </w:r>
          </w:p>
        </w:tc>
        <w:tc>
          <w:tcPr>
            <w:tcW w:w="848" w:type="dxa"/>
          </w:tcPr>
          <w:p w14:paraId="0E061648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D6</w:t>
            </w:r>
          </w:p>
        </w:tc>
        <w:tc>
          <w:tcPr>
            <w:tcW w:w="848" w:type="dxa"/>
          </w:tcPr>
          <w:p w14:paraId="1A916E13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D7</w:t>
            </w:r>
          </w:p>
        </w:tc>
      </w:tr>
      <w:tr w:rsidR="006B4B5F" w14:paraId="499E50BA" w14:textId="77777777" w:rsidTr="00A0258C">
        <w:tc>
          <w:tcPr>
            <w:tcW w:w="1019" w:type="dxa"/>
          </w:tcPr>
          <w:p w14:paraId="0A6A5ADD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17,27}</w:t>
            </w:r>
          </w:p>
        </w:tc>
        <w:tc>
          <w:tcPr>
            <w:tcW w:w="1019" w:type="dxa"/>
          </w:tcPr>
          <w:p w14:paraId="2D2C8111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17,2}</w:t>
            </w:r>
          </w:p>
        </w:tc>
        <w:tc>
          <w:tcPr>
            <w:tcW w:w="1019" w:type="dxa"/>
          </w:tcPr>
          <w:p w14:paraId="1F60262B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2,89}</w:t>
            </w:r>
          </w:p>
        </w:tc>
        <w:tc>
          <w:tcPr>
            <w:tcW w:w="1031" w:type="dxa"/>
          </w:tcPr>
          <w:p w14:paraId="46A513EA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89,39}</w:t>
            </w:r>
          </w:p>
        </w:tc>
        <w:tc>
          <w:tcPr>
            <w:tcW w:w="843" w:type="dxa"/>
          </w:tcPr>
          <w:p w14:paraId="45F9DF1C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39,57}</w:t>
            </w:r>
          </w:p>
        </w:tc>
        <w:tc>
          <w:tcPr>
            <w:tcW w:w="848" w:type="dxa"/>
          </w:tcPr>
          <w:p w14:paraId="1DF10C9E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51,57}</w:t>
            </w:r>
          </w:p>
        </w:tc>
        <w:tc>
          <w:tcPr>
            <w:tcW w:w="848" w:type="dxa"/>
          </w:tcPr>
          <w:p w14:paraId="437DBBE6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48,54}</w:t>
            </w:r>
          </w:p>
        </w:tc>
      </w:tr>
      <w:tr w:rsidR="006B4B5F" w14:paraId="30BE03C8" w14:textId="77777777" w:rsidTr="00A0258C">
        <w:tc>
          <w:tcPr>
            <w:tcW w:w="1019" w:type="dxa"/>
          </w:tcPr>
          <w:p w14:paraId="598BD82B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D8</w:t>
            </w:r>
          </w:p>
        </w:tc>
        <w:tc>
          <w:tcPr>
            <w:tcW w:w="1019" w:type="dxa"/>
          </w:tcPr>
          <w:p w14:paraId="64F0D956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D9</w:t>
            </w:r>
          </w:p>
        </w:tc>
        <w:tc>
          <w:tcPr>
            <w:tcW w:w="1019" w:type="dxa"/>
          </w:tcPr>
          <w:p w14:paraId="06CEB1C8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D10</w:t>
            </w:r>
          </w:p>
        </w:tc>
        <w:tc>
          <w:tcPr>
            <w:tcW w:w="1031" w:type="dxa"/>
          </w:tcPr>
          <w:p w14:paraId="4286EA99" w14:textId="77777777" w:rsidR="006B4B5F" w:rsidRPr="00BB7A29" w:rsidRDefault="006B4B5F" w:rsidP="00A0258C">
            <w:pPr>
              <w:pStyle w:val="1para"/>
              <w:rPr>
                <w:b/>
                <w:sz w:val="18"/>
                <w:szCs w:val="18"/>
              </w:rPr>
            </w:pPr>
            <w:r w:rsidRPr="00BB7A29">
              <w:rPr>
                <w:b/>
                <w:sz w:val="18"/>
                <w:szCs w:val="18"/>
              </w:rPr>
              <w:t>D11</w:t>
            </w:r>
          </w:p>
        </w:tc>
        <w:tc>
          <w:tcPr>
            <w:tcW w:w="2539" w:type="dxa"/>
            <w:gridSpan w:val="3"/>
            <w:vMerge w:val="restart"/>
          </w:tcPr>
          <w:p w14:paraId="4CE2B81D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</w:p>
        </w:tc>
      </w:tr>
      <w:tr w:rsidR="006B4B5F" w14:paraId="6B8DFE07" w14:textId="77777777" w:rsidTr="00A0258C">
        <w:tc>
          <w:tcPr>
            <w:tcW w:w="1019" w:type="dxa"/>
          </w:tcPr>
          <w:p w14:paraId="04A3E1EE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44,57}</w:t>
            </w:r>
          </w:p>
        </w:tc>
        <w:tc>
          <w:tcPr>
            <w:tcW w:w="1019" w:type="dxa"/>
          </w:tcPr>
          <w:p w14:paraId="1E1F2BDF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44,89}</w:t>
            </w:r>
          </w:p>
        </w:tc>
        <w:tc>
          <w:tcPr>
            <w:tcW w:w="1019" w:type="dxa"/>
          </w:tcPr>
          <w:p w14:paraId="2CE2DDA2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89,10}</w:t>
            </w:r>
          </w:p>
        </w:tc>
        <w:tc>
          <w:tcPr>
            <w:tcW w:w="1031" w:type="dxa"/>
          </w:tcPr>
          <w:p w14:paraId="165D5E9B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  <w:r w:rsidRPr="00BC506B">
              <w:rPr>
                <w:sz w:val="18"/>
                <w:szCs w:val="18"/>
              </w:rPr>
              <w:t>{10,27}</w:t>
            </w:r>
          </w:p>
        </w:tc>
        <w:tc>
          <w:tcPr>
            <w:tcW w:w="2539" w:type="dxa"/>
            <w:gridSpan w:val="3"/>
            <w:vMerge/>
          </w:tcPr>
          <w:p w14:paraId="1703101E" w14:textId="77777777" w:rsidR="006B4B5F" w:rsidRPr="00BC506B" w:rsidRDefault="006B4B5F" w:rsidP="00A0258C">
            <w:pPr>
              <w:pStyle w:val="1para"/>
              <w:rPr>
                <w:sz w:val="18"/>
                <w:szCs w:val="18"/>
              </w:rPr>
            </w:pPr>
          </w:p>
        </w:tc>
      </w:tr>
    </w:tbl>
    <w:p w14:paraId="7BB5A18B" w14:textId="77777777" w:rsidR="006B4B5F" w:rsidRDefault="006B4B5F" w:rsidP="006B4B5F">
      <w:pPr>
        <w:ind w:firstLine="0"/>
        <w:jc w:val="center"/>
        <w:rPr>
          <w:noProof/>
        </w:rPr>
      </w:pPr>
    </w:p>
    <w:p w14:paraId="51EF1301" w14:textId="2D00331D" w:rsidR="006B4B5F" w:rsidRDefault="006B4B5F" w:rsidP="006B4B5F">
      <w:pPr>
        <w:ind w:firstLine="0"/>
        <w:jc w:val="center"/>
        <w:rPr>
          <w:noProof/>
        </w:rPr>
      </w:pPr>
      <w:r>
        <w:rPr>
          <w:noProof/>
        </w:rPr>
        <w:drawing>
          <wp:inline distT="0" distB="0" distL="0" distR="0" wp14:anchorId="5665CDDC" wp14:editId="4DFEC0F2">
            <wp:extent cx="2165299" cy="2433259"/>
            <wp:effectExtent l="0" t="0" r="0" b="5715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angle.png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71099" cy="243977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A6E5B4" w14:textId="77777777" w:rsidR="006B4B5F" w:rsidRDefault="006B4B5F" w:rsidP="006B4B5F">
      <w:pPr>
        <w:ind w:firstLine="0"/>
        <w:jc w:val="center"/>
        <w:rPr>
          <w:noProof/>
        </w:rPr>
      </w:pPr>
    </w:p>
    <w:p w14:paraId="7D772483" w14:textId="45726DE7" w:rsidR="006B4B5F" w:rsidRDefault="006B4B5F" w:rsidP="006B4B5F">
      <w:pPr>
        <w:ind w:firstLine="0"/>
        <w:jc w:val="center"/>
        <w:rPr>
          <w:b/>
          <w:sz w:val="18"/>
          <w:szCs w:val="18"/>
        </w:rPr>
      </w:pPr>
      <w:r>
        <w:rPr>
          <w:noProof/>
        </w:rPr>
        <w:lastRenderedPageBreak/>
        <w:drawing>
          <wp:inline distT="0" distB="0" distL="0" distR="0" wp14:anchorId="0E1CEA31" wp14:editId="0EBA5788">
            <wp:extent cx="2148175" cy="2414016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distance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174447" cy="2443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1CB21E8" w14:textId="518ACA11" w:rsidR="006B4B5F" w:rsidRDefault="006B4B5F" w:rsidP="006B4B5F">
      <w:pPr>
        <w:ind w:firstLine="0"/>
        <w:jc w:val="center"/>
        <w:rPr>
          <w:sz w:val="18"/>
          <w:szCs w:val="18"/>
        </w:rPr>
      </w:pPr>
      <w:r w:rsidRPr="00A54DE9">
        <w:rPr>
          <w:b/>
          <w:sz w:val="18"/>
          <w:szCs w:val="18"/>
        </w:rPr>
        <w:t xml:space="preserve">Fig. </w:t>
      </w:r>
      <w:r>
        <w:rPr>
          <w:b/>
          <w:sz w:val="18"/>
          <w:szCs w:val="18"/>
        </w:rPr>
        <w:t>1</w:t>
      </w:r>
      <w:r>
        <w:rPr>
          <w:b/>
        </w:rPr>
        <w:t xml:space="preserve"> </w:t>
      </w:r>
      <w:r>
        <w:rPr>
          <w:sz w:val="18"/>
          <w:szCs w:val="18"/>
        </w:rPr>
        <w:t>Top image: 7 angles; Bottom image: 11 distances</w:t>
      </w:r>
    </w:p>
    <w:p w14:paraId="4216C1FF" w14:textId="77777777" w:rsidR="006B4B5F" w:rsidRDefault="006B4B5F" w:rsidP="00833F6C">
      <w:pPr>
        <w:ind w:firstLine="0"/>
      </w:pPr>
    </w:p>
    <w:p w14:paraId="7C182E39" w14:textId="2CA6D6AC" w:rsidR="00833F6C" w:rsidRDefault="00FA0E05" w:rsidP="00D14F9A">
      <w:r>
        <w:t>Each facial landmark has x, y, and z coordinators</w:t>
      </w:r>
      <w:r w:rsidR="00D14F9A">
        <w:t xml:space="preserve">, the Euclidean distance between two landmarks </w:t>
      </w:r>
      <w:r w:rsidR="004846C7">
        <w:t>uses x and y coordinators of two</w:t>
      </w:r>
      <w:r w:rsidR="00D14F9A">
        <w:t xml:space="preserve"> landmark</w:t>
      </w:r>
      <w:r w:rsidR="004846C7">
        <w:t>s</w:t>
      </w:r>
      <w:r w:rsidR="00D14F9A">
        <w:t xml:space="preserve">, which are </w:t>
      </w:r>
      <m:oMath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</m:e>
        </m:d>
      </m:oMath>
      <w:r w:rsidR="00D14F9A">
        <w:t xml:space="preserve"> and </w:t>
      </w:r>
      <m:oMath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  <m:r>
              <w:rPr>
                <w:rFonts w:ascii="Cambria Math" w:hAnsi="Cambria Math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Y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</m:e>
        </m:d>
      </m:oMath>
      <w:r w:rsidR="00D14F9A">
        <w:t>. Thus, the Euclidean distance</w:t>
      </w:r>
      <w:r w:rsidR="00BB6A26">
        <w:t xml:space="preserve"> (D)</w:t>
      </w:r>
      <w:r w:rsidR="00D14F9A">
        <w:t xml:space="preserve"> is calculated by</w:t>
      </w:r>
      <w:r w:rsidR="00445C33">
        <w:t xml:space="preserve"> </w:t>
      </w:r>
      <w:r w:rsidR="00445C33">
        <w:fldChar w:fldCharType="begin"/>
      </w:r>
      <w:r w:rsidR="00C016AF">
        <w:instrText xml:space="preserve"> ADDIN EN.CITE &lt;EndNote&gt;&lt;Cite&gt;&lt;Author&gt;Evan&lt;/Author&gt;&lt;Year&gt;2017&lt;/Year&gt;&lt;RecNum&gt;45&lt;/RecNum&gt;&lt;DisplayText&gt;[11]&lt;/DisplayText&gt;&lt;record&gt;&lt;rec-number&gt;45&lt;/rec-number&gt;&lt;foreign-keys&gt;&lt;key app="EN" db-id="wrp5zvp05zppzueewsvxvp95d5r5xpvp20wd" timestamp="1526983169"&gt;45&lt;/key&gt;&lt;/foreign-keys&gt;&lt;ref-type name="Journal Article"&gt;17&lt;/ref-type&gt;&lt;contributors&gt;&lt;authors&gt;&lt;author&gt;Silverstein Evan&lt;/author&gt;&lt;author&gt;Snyder Michael&lt;/author&gt;&lt;/authors&gt;&lt;/contributors&gt;&lt;titles&gt;&lt;title&gt;Implementation of facial recognition with Microsoft Kinect v2 sensor for patient verification&lt;/title&gt;&lt;secondary-title&gt;Medical Physics&lt;/secondary-title&gt;&lt;/titles&gt;&lt;periodical&gt;&lt;full-title&gt;Medical Physics&lt;/full-title&gt;&lt;/periodical&gt;&lt;pages&gt;2391-2399&lt;/pages&gt;&lt;volume&gt;44&lt;/volume&gt;&lt;number&gt;6&lt;/number&gt;&lt;dates&gt;&lt;year&gt;2017&lt;/year&gt;&lt;/dates&gt;&lt;urls&gt;&lt;related-urls&gt;&lt;url&gt;https://aapm.onlinelibrary.wiley.com/doi/abs/10.1002/mp.12241&lt;/url&gt;&lt;/related-urls&gt;&lt;/urls&gt;&lt;electronic-resource-num&gt;doi:10.1002/mp.12241&lt;/electronic-resource-num&gt;&lt;/record&gt;&lt;/Cite&gt;&lt;/EndNote&gt;</w:instrText>
      </w:r>
      <w:r w:rsidR="00445C33">
        <w:fldChar w:fldCharType="separate"/>
      </w:r>
      <w:r w:rsidR="00C016AF">
        <w:rPr>
          <w:noProof/>
        </w:rPr>
        <w:t>[11]</w:t>
      </w:r>
      <w:r w:rsidR="00445C33">
        <w:fldChar w:fldCharType="end"/>
      </w:r>
      <w:r w:rsidR="00D14F9A">
        <w:t xml:space="preserve">:  </w:t>
      </w:r>
      <w:r w:rsidR="008965AF">
        <w:t xml:space="preserve"> </w:t>
      </w:r>
    </w:p>
    <w:p w14:paraId="719192A7" w14:textId="77777777" w:rsidR="00D14F9A" w:rsidRDefault="00D14F9A" w:rsidP="00D14F9A"/>
    <w:p w14:paraId="2C451F66" w14:textId="52DC994B" w:rsidR="003A1A6D" w:rsidRDefault="00BB6A26" w:rsidP="00D14F9A">
      <w:pPr>
        <w:ind w:firstLine="0"/>
        <w:jc w:val="right"/>
      </w:pPr>
      <m:oMath>
        <m:r>
          <w:rPr>
            <w:rFonts w:ascii="Cambria Math" w:hAnsi="Cambria Math"/>
          </w:rPr>
          <m:t>D</m:t>
        </m:r>
        <m:r>
          <w:rPr>
            <w:rFonts w:ascii="Cambria Math" w:hAnsi="Cambria Math"/>
          </w:rPr>
          <m:t xml:space="preserve">= </m:t>
        </m:r>
        <m:rad>
          <m:radPr>
            <m:degHide m:val="1"/>
            <m:ctrlPr>
              <w:rPr>
                <w:rFonts w:ascii="Cambria Math" w:hAnsi="Cambria Math"/>
                <w:i/>
              </w:rPr>
            </m:ctrlPr>
          </m:radPr>
          <m:deg/>
          <m:e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  <m:r>
              <w:rPr>
                <w:rFonts w:ascii="Cambria Math" w:hAnsi="Cambria Math"/>
              </w:rPr>
              <m:t>+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d>
                  <m:dPr>
                    <m:begChr m:val="|"/>
                    <m:endChr m:val="|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</m:e>
                </m:d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e>
        </m:rad>
      </m:oMath>
      <w:r w:rsidR="00D14F9A">
        <w:t xml:space="preserve">            </w:t>
      </w:r>
      <w:r w:rsidR="00D14F9A" w:rsidRPr="006661A2">
        <w:rPr>
          <w:b/>
        </w:rPr>
        <w:t>(1)</w:t>
      </w:r>
    </w:p>
    <w:p w14:paraId="7FC2DB02" w14:textId="7158DA94" w:rsidR="008965AF" w:rsidRDefault="008965AF" w:rsidP="006661A2"/>
    <w:p w14:paraId="78C64D88" w14:textId="21C12839" w:rsidR="008965AF" w:rsidRDefault="00DC4DB3" w:rsidP="006661A2">
      <w:r w:rsidRPr="006661A2">
        <w:t xml:space="preserve">The Signer A and Signer B have their 1D matrixes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Pr="006661A2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Pr="006661A2">
        <w:t>,</w:t>
      </w:r>
      <w:r w:rsidR="004846C7">
        <w:t xml:space="preserve"> for one of</w:t>
      </w:r>
      <w:r w:rsidRPr="006661A2">
        <w:t xml:space="preserve"> specified Euclidean distance</w:t>
      </w:r>
      <w:r w:rsidR="004846C7">
        <w:t>s</w:t>
      </w:r>
      <w:r w:rsidRPr="006661A2">
        <w:t>. Because the Z-score</w:t>
      </w:r>
      <w:r w:rsidR="0072116F">
        <w:t xml:space="preserve"> </w:t>
      </w:r>
      <w:r w:rsidR="0072116F">
        <w:fldChar w:fldCharType="begin"/>
      </w:r>
      <w:r w:rsidR="0072116F">
        <w:instrText xml:space="preserve"> ADDIN EN.CITE &lt;EndNote&gt;&lt;Cite&gt;&lt;Author&gt;Walawalkar&lt;/Author&gt;&lt;Year&gt;2017&lt;/Year&gt;&lt;RecNum&gt;1&lt;/RecNum&gt;&lt;DisplayText&gt;[1]&lt;/DisplayText&gt;&lt;record&gt;&lt;rec-number&gt;1&lt;/rec-number&gt;&lt;foreign-keys&gt;&lt;key app="EN" db-id="wrp5zvp05zppzueewsvxvp95d5r5xpvp20wd" timestamp="1523184939"&gt;1&lt;/key&gt;&lt;/foreign-keys&gt;&lt;ref-type name="Electronic Article"&gt;43&lt;/ref-type&gt;&lt;contributors&gt;&lt;authors&gt;&lt;author&gt;Walawalkar, Devesh&lt;/author&gt;&lt;/authors&gt;&lt;/contributors&gt;&lt;titles&gt;&lt;title&gt;Grammatical facial expression recognition using customized deep neural network architecture&lt;/title&gt;&lt;secondary-title&gt;ArXiv e-prints&lt;/secondary-title&gt;&lt;/titles&gt;&lt;periodical&gt;&lt;full-title&gt;ArXiv e-prints&lt;/full-title&gt;&lt;/periodical&gt;&lt;volume&gt;1711&lt;/volume&gt;&lt;keywords&gt;&lt;keyword&gt;Computer Science - Computer Vision and Pattern Recognition&lt;/keyword&gt;&lt;/keywords&gt;&lt;dates&gt;&lt;year&gt;2017&lt;/year&gt;&lt;pub-dates&gt;&lt;date&gt;November 1, 2017&lt;/date&gt;&lt;/pub-dates&gt;&lt;/dates&gt;&lt;urls&gt;&lt;related-urls&gt;&lt;url&gt;http://adsabs.harvard.edu/abs/2017arXiv171106303W&lt;/url&gt;&lt;/related-urls&gt;&lt;/urls&gt;&lt;/record&gt;&lt;/Cite&gt;&lt;/EndNote&gt;</w:instrText>
      </w:r>
      <w:r w:rsidR="0072116F">
        <w:fldChar w:fldCharType="separate"/>
      </w:r>
      <w:r w:rsidR="0072116F">
        <w:rPr>
          <w:noProof/>
        </w:rPr>
        <w:t>[1]</w:t>
      </w:r>
      <w:r w:rsidR="0072116F">
        <w:fldChar w:fldCharType="end"/>
      </w:r>
      <w:r w:rsidRPr="006661A2">
        <w:t xml:space="preserve"> can show the </w:t>
      </w:r>
      <w:r w:rsidR="00AE1D85">
        <w:t>scaled distributions for different signers, which make the values are comparable</w:t>
      </w:r>
      <w:r w:rsidR="0051671F" w:rsidRPr="006661A2">
        <w:t>,</w:t>
      </w:r>
      <w:r w:rsidR="006661A2" w:rsidRPr="006661A2">
        <w:t xml:space="preserve"> each distance instance of</w:t>
      </w:r>
      <w:r w:rsidR="0051671F" w:rsidRPr="006661A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51671F" w:rsidRPr="006661A2"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M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51671F" w:rsidRPr="006661A2">
        <w:t xml:space="preserve"> will be calculated independently by</w:t>
      </w:r>
      <w:r w:rsidR="00BB6A26">
        <w:t xml:space="preserve"> the</w:t>
      </w:r>
      <w:r w:rsidR="0051671F" w:rsidRPr="006661A2">
        <w:t xml:space="preserve"> same function, where D is a distance instance,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M</m:t>
            </m:r>
          </m:e>
        </m:acc>
      </m:oMath>
      <w:r w:rsidR="006661A2" w:rsidRPr="006661A2">
        <w:t xml:space="preserve"> is the me</w:t>
      </w:r>
      <w:r w:rsidR="00BB6A26">
        <w:t>an of the 1D distance matrix,</w:t>
      </w:r>
      <w:r w:rsidR="006661A2" w:rsidRPr="006661A2">
        <w:t xml:space="preserve"> N is the number of instances in the 1D distance matrix</w:t>
      </w:r>
      <w:r w:rsidR="00971AD8">
        <w:t>:</w:t>
      </w:r>
    </w:p>
    <w:p w14:paraId="58C641A3" w14:textId="77777777" w:rsidR="0051671F" w:rsidRDefault="0051671F" w:rsidP="006661A2"/>
    <w:p w14:paraId="46B2312D" w14:textId="5BA0CA5F" w:rsidR="00255F66" w:rsidRDefault="0051671F" w:rsidP="006661A2">
      <w:pPr>
        <w:jc w:val="right"/>
      </w:pPr>
      <w:r>
        <w:tab/>
      </w:r>
      <m:oMath>
        <m:r>
          <w:rPr>
            <w:rFonts w:ascii="Cambria Math" w:hAnsi="Cambria Math"/>
          </w:rPr>
          <m:t>Z-Score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D-</m:t>
            </m:r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M</m:t>
                </m:r>
              </m:e>
            </m:acc>
          </m:num>
          <m:den>
            <m:rad>
              <m:radPr>
                <m:ctrlPr>
                  <w:rPr>
                    <w:rFonts w:ascii="Cambria Math" w:hAnsi="Cambria Math"/>
                    <w:i/>
                  </w:rPr>
                </m:ctrlPr>
              </m:radPr>
              <m:deg>
                <m:r>
                  <w:rPr>
                    <w:rFonts w:ascii="Cambria Math" w:hAnsi="Cambria Math"/>
                  </w:rPr>
                  <m:t>2</m:t>
                </m:r>
              </m:deg>
              <m:e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nary>
                          <m:naryPr>
                            <m:chr m:val="∑"/>
                            <m:limLoc m:val="undOvr"/>
                            <m:subHide m:val="1"/>
                            <m:supHide m:val="1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naryPr>
                          <m:sub/>
                          <m:sup/>
                          <m:e>
                            <m:r>
                              <w:rPr>
                                <w:rFonts w:ascii="Cambria Math" w:hAnsi="Cambria Math"/>
                              </w:rPr>
                              <m:t>(D-</m:t>
                            </m:r>
                            <m:acc>
                              <m:accPr>
                                <m:chr m:val="̅"/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acc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e>
                            </m:acc>
                            <m:r>
                              <w:rPr>
                                <w:rFonts w:ascii="Cambria Math" w:hAnsi="Cambria Math"/>
                              </w:rPr>
                              <m:t>)</m:t>
                            </m:r>
                          </m:e>
                        </m:nary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w:rPr>
                        <w:rFonts w:ascii="Cambria Math" w:hAnsi="Cambria Math"/>
                      </w:rPr>
                      <m:t>N</m:t>
                    </m:r>
                  </m:den>
                </m:f>
              </m:e>
            </m:rad>
          </m:den>
        </m:f>
      </m:oMath>
      <w:r>
        <w:t xml:space="preserve">                          </w:t>
      </w:r>
      <w:r w:rsidRPr="006661A2">
        <w:rPr>
          <w:b/>
        </w:rPr>
        <w:t>(2)</w:t>
      </w:r>
    </w:p>
    <w:p w14:paraId="3D15578D" w14:textId="155F700C" w:rsidR="00833F6C" w:rsidRDefault="006661A2" w:rsidP="00833F6C">
      <w:r>
        <w:t>The angle</w:t>
      </w:r>
      <w:r w:rsidR="00BB6A26">
        <w:t xml:space="preserve"> A</w:t>
      </w:r>
      <w:r w:rsidR="00971AD8">
        <w:t xml:space="preserve"> (in cosine) between two distances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and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971AD8">
        <w:t>)</w:t>
      </w:r>
      <w:r>
        <w:t xml:space="preserve"> can be calculated by following function, where </w:t>
      </w:r>
      <m:oMath>
        <m:r>
          <w:rPr>
            <w:rFonts w:ascii="Cambria Math" w:hAnsi="Cambria Math"/>
          </w:rPr>
          <m:t>D1∙D2</m:t>
        </m:r>
      </m:oMath>
      <w:r>
        <w:t xml:space="preserve"> gets dot product</w:t>
      </w:r>
      <w:r w:rsidR="00971AD8">
        <w:t xml:space="preserve">, </w:t>
      </w:r>
      <m:oMath>
        <m:d>
          <m:dPr>
            <m:begChr m:val="‖"/>
            <m:endChr m:val="‖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</m:e>
        </m:d>
      </m:oMath>
      <w:r w:rsidR="00971AD8">
        <w:t xml:space="preserve"> and </w:t>
      </w:r>
      <m:oMath>
        <m:d>
          <m:dPr>
            <m:begChr m:val="‖"/>
            <m:endChr m:val="‖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2</m:t>
                </m:r>
              </m:sub>
            </m:sSub>
          </m:e>
        </m:d>
      </m:oMath>
      <w:r w:rsidR="00971AD8">
        <w:t xml:space="preserve"> are the norms of </w:t>
      </w:r>
      <m:oMath>
        <m:r>
          <w:rPr>
            <w:rFonts w:ascii="Cambria Math" w:hAnsi="Cambria Math"/>
          </w:rPr>
          <m:t>D1</m:t>
        </m:r>
      </m:oMath>
      <w:r w:rsidR="00971AD8">
        <w:t xml:space="preserve"> and </w:t>
      </w:r>
      <m:oMath>
        <m:r>
          <w:rPr>
            <w:rFonts w:ascii="Cambria Math" w:hAnsi="Cambria Math"/>
          </w:rPr>
          <m:t>D2</m:t>
        </m:r>
      </m:oMath>
      <w:r w:rsidR="00971AD8">
        <w:t xml:space="preserve"> respectively:</w:t>
      </w:r>
    </w:p>
    <w:p w14:paraId="01B931EE" w14:textId="77777777" w:rsidR="00971AD8" w:rsidRDefault="00971AD8" w:rsidP="00833F6C"/>
    <w:p w14:paraId="587AB429" w14:textId="7F530DBE" w:rsidR="006B4B5F" w:rsidRDefault="00A43A07" w:rsidP="006B4B5F">
      <w:pPr>
        <w:jc w:val="right"/>
      </w:pPr>
      <m:oMath>
        <m:func>
          <m:funcPr>
            <m:ctrlPr>
              <w:rPr>
                <w:rFonts w:ascii="Cambria Math" w:hAnsi="Cambria Math"/>
                <w:i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cos</m:t>
            </m:r>
          </m:fName>
          <m:e>
            <m:r>
              <w:rPr>
                <w:rFonts w:ascii="Cambria Math" w:hAnsi="Cambria Math"/>
              </w:rPr>
              <m:t>A</m:t>
            </m:r>
          </m:e>
        </m:func>
        <m:r>
          <w:rPr>
            <w:rFonts w:ascii="Cambria Math" w:hAnsi="Cambria Math"/>
          </w:rPr>
          <m:t xml:space="preserve">= 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D1∙D2</m:t>
            </m:r>
          </m:num>
          <m:den>
            <m:d>
              <m:dPr>
                <m:begChr m:val="‖"/>
                <m:endChr m:val="‖"/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D1</m:t>
                </m:r>
              </m:e>
            </m:d>
            <m:d>
              <m:dPr>
                <m:begChr m:val="‖"/>
                <m:endChr m:val="‖"/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D2</m:t>
                </m:r>
              </m:e>
            </m:d>
          </m:den>
        </m:f>
      </m:oMath>
      <w:r w:rsidR="00971AD8">
        <w:t xml:space="preserve">                          </w:t>
      </w:r>
      <w:r w:rsidR="00971AD8" w:rsidRPr="00971AD8">
        <w:rPr>
          <w:b/>
        </w:rPr>
        <w:t>(3)</w:t>
      </w:r>
      <w:r w:rsidR="00833F6C" w:rsidRPr="009B1D59">
        <w:t xml:space="preserve"> </w:t>
      </w:r>
    </w:p>
    <w:p w14:paraId="51F0E889" w14:textId="77777777" w:rsidR="00E04B68" w:rsidRPr="006F7CA0" w:rsidRDefault="00E04B68" w:rsidP="00E04B68">
      <w:pPr>
        <w:pStyle w:val="2para"/>
        <w:rPr>
          <w:rFonts w:ascii="Times" w:hAnsi="Times"/>
          <w:sz w:val="20"/>
          <w:szCs w:val="20"/>
        </w:rPr>
      </w:pPr>
      <w:r w:rsidRPr="006F7CA0">
        <w:rPr>
          <w:rFonts w:ascii="Times" w:hAnsi="Times"/>
          <w:sz w:val="20"/>
          <w:szCs w:val="20"/>
        </w:rPr>
        <w:t xml:space="preserve">The input vector </w:t>
      </w:r>
      <m:oMath>
        <m:r>
          <w:rPr>
            <w:rFonts w:ascii="Cambria Math" w:hAnsi="Cambria Math"/>
            <w:sz w:val="20"/>
            <w:szCs w:val="20"/>
          </w:rPr>
          <m:t>v</m:t>
        </m:r>
      </m:oMath>
      <w:r w:rsidRPr="006F7CA0">
        <w:rPr>
          <w:rFonts w:ascii="Times" w:hAnsi="Times"/>
          <w:sz w:val="20"/>
          <w:szCs w:val="20"/>
        </w:rPr>
        <w:t xml:space="preserve"> for neural network will be 1D, it has 118 attributes: 11 distances, 7 angles, all Z coordinators (100), each input vector represents one frame of recording:</w:t>
      </w:r>
    </w:p>
    <w:p w14:paraId="2215AD6F" w14:textId="77777777" w:rsidR="00E04B68" w:rsidRPr="006F7CA0" w:rsidRDefault="00E04B68" w:rsidP="00E04B68">
      <w:pPr>
        <w:pStyle w:val="2para"/>
        <w:jc w:val="right"/>
        <w:rPr>
          <w:rFonts w:ascii="Times" w:hAnsi="Times"/>
          <w:sz w:val="20"/>
          <w:szCs w:val="20"/>
        </w:rPr>
      </w:pPr>
      <m:oMath>
        <m:r>
          <w:rPr>
            <w:rFonts w:ascii="Cambria Math" w:hAnsi="Cambria Math"/>
            <w:sz w:val="20"/>
            <w:szCs w:val="20"/>
          </w:rPr>
          <m:t>v={</m:t>
        </m:r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D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1</m:t>
            </m:r>
          </m:sub>
        </m:sSub>
        <m:r>
          <w:rPr>
            <w:rFonts w:ascii="Cambria Math" w:hAnsi="Cambria Math"/>
            <w:sz w:val="20"/>
            <w:szCs w:val="20"/>
          </w:rPr>
          <m:t>,…</m:t>
        </m:r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D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11</m:t>
            </m:r>
          </m:sub>
        </m:sSub>
        <m:r>
          <w:rPr>
            <w:rFonts w:ascii="Cambria Math" w:hAnsi="Cambria Math"/>
            <w:sz w:val="20"/>
            <w:szCs w:val="20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A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1</m:t>
            </m:r>
          </m:sub>
        </m:sSub>
        <m:r>
          <w:rPr>
            <w:rFonts w:ascii="Cambria Math" w:hAnsi="Cambria Math"/>
            <w:sz w:val="20"/>
            <w:szCs w:val="20"/>
          </w:rPr>
          <m:t>…</m:t>
        </m:r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A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7</m:t>
            </m:r>
          </m:sub>
        </m:sSub>
        <m:r>
          <w:rPr>
            <w:rFonts w:ascii="Cambria Math" w:hAnsi="Cambria Math"/>
            <w:sz w:val="20"/>
            <w:szCs w:val="20"/>
          </w:rPr>
          <m:t>,</m:t>
        </m:r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Z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1</m:t>
            </m:r>
          </m:sub>
        </m:sSub>
        <m:r>
          <w:rPr>
            <w:rFonts w:ascii="Cambria Math" w:hAnsi="Cambria Math"/>
            <w:sz w:val="20"/>
            <w:szCs w:val="20"/>
          </w:rPr>
          <m:t>….</m:t>
        </m:r>
        <m:sSub>
          <m:sSubPr>
            <m:ctrlPr>
              <w:rPr>
                <w:rFonts w:ascii="Cambria Math" w:hAnsi="Cambria Math"/>
                <w:i/>
                <w:sz w:val="20"/>
                <w:szCs w:val="20"/>
              </w:rPr>
            </m:ctrlPr>
          </m:sSubPr>
          <m:e>
            <m:r>
              <w:rPr>
                <w:rFonts w:ascii="Cambria Math" w:hAnsi="Cambria Math"/>
                <w:sz w:val="20"/>
                <w:szCs w:val="20"/>
              </w:rPr>
              <m:t>Z</m:t>
            </m:r>
          </m:e>
          <m:sub>
            <m:r>
              <w:rPr>
                <w:rFonts w:ascii="Cambria Math" w:hAnsi="Cambria Math"/>
                <w:sz w:val="20"/>
                <w:szCs w:val="20"/>
              </w:rPr>
              <m:t>100</m:t>
            </m:r>
          </m:sub>
        </m:sSub>
        <m:r>
          <w:rPr>
            <w:rFonts w:ascii="Cambria Math" w:hAnsi="Cambria Math"/>
            <w:sz w:val="20"/>
            <w:szCs w:val="20"/>
          </w:rPr>
          <m:t>}</m:t>
        </m:r>
      </m:oMath>
      <w:r w:rsidRPr="006F7CA0">
        <w:rPr>
          <w:rFonts w:ascii="Times" w:hAnsi="Times"/>
          <w:sz w:val="20"/>
          <w:szCs w:val="20"/>
        </w:rPr>
        <w:t xml:space="preserve">                  (</w:t>
      </w:r>
      <w:r w:rsidRPr="003E6ED3">
        <w:rPr>
          <w:rFonts w:ascii="Times" w:hAnsi="Times"/>
          <w:b/>
          <w:sz w:val="20"/>
          <w:szCs w:val="20"/>
        </w:rPr>
        <w:t>4</w:t>
      </w:r>
      <w:r w:rsidRPr="006F7CA0">
        <w:rPr>
          <w:rFonts w:ascii="Times" w:hAnsi="Times"/>
          <w:sz w:val="20"/>
          <w:szCs w:val="20"/>
        </w:rPr>
        <w:t>)</w:t>
      </w:r>
    </w:p>
    <w:p w14:paraId="78CDF1D2" w14:textId="77777777" w:rsidR="00E04B68" w:rsidRDefault="00E04B68" w:rsidP="006B4B5F">
      <w:pPr>
        <w:jc w:val="right"/>
      </w:pPr>
    </w:p>
    <w:p w14:paraId="20162777" w14:textId="3D83114F" w:rsidR="00833F6C" w:rsidRPr="009A3755" w:rsidRDefault="00EA6BA2" w:rsidP="00E85A60">
      <w:pPr>
        <w:pStyle w:val="heading20"/>
        <w:outlineLvl w:val="0"/>
      </w:pPr>
      <w:r>
        <w:lastRenderedPageBreak/>
        <w:t>2</w:t>
      </w:r>
      <w:r w:rsidR="00833F6C">
        <w:t xml:space="preserve">.2   </w:t>
      </w:r>
      <w:r w:rsidR="002C7046">
        <w:t>Deep learning</w:t>
      </w:r>
      <w:r w:rsidR="00833F6C">
        <w:t xml:space="preserve"> Model</w:t>
      </w:r>
      <w:r w:rsidR="002F1EF9">
        <w:t xml:space="preserve"> for training</w:t>
      </w:r>
      <w:r w:rsidR="00833F6C" w:rsidRPr="009A3755">
        <w:t xml:space="preserve"> </w:t>
      </w:r>
    </w:p>
    <w:p w14:paraId="0CF4B0B6" w14:textId="1B4CF874" w:rsidR="00833F6C" w:rsidRPr="00F86C0C" w:rsidRDefault="00B96484" w:rsidP="00F86C0C">
      <w:pPr>
        <w:pStyle w:val="p1a"/>
      </w:pPr>
      <w:r w:rsidRPr="00F86C0C">
        <w:t>The aim of this experiment is using supervised binary classifier with LSTM architecture to classify if a frame of facial landmark belongs to a category of grammatical facial expression</w:t>
      </w:r>
      <w:r w:rsidR="00833F6C" w:rsidRPr="00F86C0C">
        <w:t xml:space="preserve">. </w:t>
      </w:r>
      <w:r w:rsidRPr="00F86C0C">
        <w:t>As</w:t>
      </w:r>
      <w:r w:rsidR="00866A61" w:rsidRPr="00F86C0C">
        <w:t xml:space="preserve"> the Fig.</w:t>
      </w:r>
      <w:r w:rsidR="00232F5D">
        <w:t xml:space="preserve"> 2</w:t>
      </w:r>
      <w:r w:rsidRPr="00F86C0C">
        <w:t xml:space="preserve"> displayed, </w:t>
      </w:r>
      <w:r w:rsidR="00BB6A26">
        <w:t>there is</w:t>
      </w:r>
      <w:r w:rsidR="00614FE4" w:rsidRPr="00F86C0C">
        <w:t xml:space="preserve"> </w:t>
      </w:r>
      <w:r w:rsidR="002F1EF9" w:rsidRPr="00F86C0C">
        <w:t xml:space="preserve">only </w:t>
      </w:r>
      <w:r w:rsidR="00533532" w:rsidRPr="00F86C0C">
        <w:t>one</w:t>
      </w:r>
      <w:r w:rsidR="00614FE4" w:rsidRPr="00F86C0C">
        <w:t xml:space="preserve"> hidden</w:t>
      </w:r>
      <w:r w:rsidR="00026CCF" w:rsidRPr="00F86C0C">
        <w:t xml:space="preserve"> layer</w:t>
      </w:r>
      <w:r w:rsidR="00866A61" w:rsidRPr="00F86C0C">
        <w:t>, LSTM layer</w:t>
      </w:r>
      <w:r w:rsidR="00533532" w:rsidRPr="00F86C0C">
        <w:t xml:space="preserve">. </w:t>
      </w:r>
      <w:r w:rsidR="00866A61" w:rsidRPr="00F86C0C">
        <w:t>Fully Connected (FC) layer</w:t>
      </w:r>
      <w:r w:rsidR="00533532" w:rsidRPr="00F86C0C">
        <w:t xml:space="preserve"> is used as </w:t>
      </w:r>
      <w:r w:rsidR="004846C7" w:rsidRPr="00F86C0C">
        <w:t xml:space="preserve">an </w:t>
      </w:r>
      <w:r w:rsidR="00866A61" w:rsidRPr="00F86C0C">
        <w:t>output layer</w:t>
      </w:r>
      <w:r w:rsidR="00614FE4" w:rsidRPr="00F86C0C">
        <w:t xml:space="preserve">. </w:t>
      </w:r>
    </w:p>
    <w:p w14:paraId="53053BE6" w14:textId="77777777" w:rsidR="00866A61" w:rsidRDefault="00866A61" w:rsidP="00833F6C">
      <w:pPr>
        <w:ind w:firstLine="0"/>
        <w:rPr>
          <w:lang w:val="en-AU" w:eastAsia="zh-CN"/>
        </w:rPr>
      </w:pPr>
    </w:p>
    <w:p w14:paraId="5111C09B" w14:textId="0AD7D261" w:rsidR="00866A61" w:rsidRDefault="00866A61" w:rsidP="00866A61">
      <w:pPr>
        <w:ind w:firstLine="0"/>
        <w:jc w:val="center"/>
        <w:rPr>
          <w:lang w:val="en-AU" w:eastAsia="zh-CN"/>
        </w:rPr>
      </w:pPr>
      <w:r>
        <w:rPr>
          <w:noProof/>
          <w:lang w:val="en-AU" w:eastAsia="zh-CN"/>
        </w:rPr>
        <w:drawing>
          <wp:inline distT="0" distB="0" distL="0" distR="0" wp14:anchorId="68DD03F2" wp14:editId="4E4FFF33">
            <wp:extent cx="2852928" cy="1160513"/>
            <wp:effectExtent l="0" t="0" r="508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RNN.png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01732" cy="11803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AE9554" w14:textId="1B6EDD96" w:rsidR="00866A61" w:rsidRDefault="00866A61" w:rsidP="00866A61">
      <w:pPr>
        <w:ind w:firstLine="0"/>
        <w:jc w:val="center"/>
        <w:rPr>
          <w:sz w:val="18"/>
          <w:szCs w:val="18"/>
        </w:rPr>
      </w:pPr>
      <w:r w:rsidRPr="00A54DE9">
        <w:rPr>
          <w:b/>
          <w:sz w:val="18"/>
          <w:szCs w:val="18"/>
        </w:rPr>
        <w:t xml:space="preserve">Fig. </w:t>
      </w:r>
      <w:r w:rsidR="006B4B5F">
        <w:rPr>
          <w:b/>
          <w:sz w:val="18"/>
          <w:szCs w:val="18"/>
        </w:rPr>
        <w:t>2</w:t>
      </w:r>
      <w:r>
        <w:rPr>
          <w:b/>
        </w:rPr>
        <w:t xml:space="preserve"> </w:t>
      </w:r>
      <w:r w:rsidR="00EE3C09" w:rsidRPr="00EE3C09">
        <w:rPr>
          <w:sz w:val="18"/>
          <w:szCs w:val="18"/>
        </w:rPr>
        <w:t>Training Model Architecture</w:t>
      </w:r>
    </w:p>
    <w:p w14:paraId="5A5F2EA5" w14:textId="77777777" w:rsidR="00EE3C09" w:rsidRPr="00B96484" w:rsidRDefault="00EE3C09" w:rsidP="00866A61">
      <w:pPr>
        <w:ind w:firstLine="0"/>
        <w:jc w:val="center"/>
        <w:rPr>
          <w:lang w:val="en-AU" w:eastAsia="zh-CN"/>
        </w:rPr>
      </w:pPr>
    </w:p>
    <w:p w14:paraId="615B0C07" w14:textId="13871A17" w:rsidR="00EE3C09" w:rsidRDefault="00614FE4" w:rsidP="00026CCF">
      <w:r>
        <w:t xml:space="preserve">For the input layer, </w:t>
      </w:r>
      <w:r w:rsidR="00327F52">
        <w:t xml:space="preserve">since each </w:t>
      </w:r>
      <w:r w:rsidR="000D4107">
        <w:t xml:space="preserve">instance vector has a related target label, the total </w:t>
      </w:r>
      <w:r w:rsidR="00026CCF">
        <w:t>N</w:t>
      </w:r>
      <w:r w:rsidR="000023E3">
        <w:t xml:space="preserve"> frames</w:t>
      </w:r>
      <w:r w:rsidR="000D4107">
        <w:t xml:space="preserve"> (training data)</w:t>
      </w:r>
      <w:r w:rsidR="000023E3">
        <w:t xml:space="preserve"> of </w:t>
      </w:r>
      <w:r w:rsidR="00026CCF">
        <w:t xml:space="preserve">1D </w:t>
      </w:r>
      <w:r w:rsidR="00C52F84">
        <w:t>input entry vector</w:t>
      </w:r>
      <w:r w:rsidR="000023E3">
        <w:t xml:space="preserve"> with 118 attribu</w:t>
      </w:r>
      <w:r w:rsidR="00026CCF">
        <w:t>tes</w:t>
      </w:r>
      <w:r w:rsidR="00232F5D">
        <w:t xml:space="preserve"> which given by the section 2</w:t>
      </w:r>
      <w:r w:rsidR="00E62AEF">
        <w:t xml:space="preserve">.1, </w:t>
      </w:r>
      <w:r w:rsidR="00026CCF">
        <w:t>will be sent to LSTM layer. For the hidden</w:t>
      </w:r>
      <w:r w:rsidR="00FC6136">
        <w:t xml:space="preserve"> layer, </w:t>
      </w:r>
      <w:r w:rsidR="00EE3C09">
        <w:t>there are 3 gates and 2 memory cells used for this gradient-based approach of LSTM, which are input gate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EE3C09">
        <w:t>), forget gate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EE3C09">
        <w:t>), output gate (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O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EE3C09">
        <w:t xml:space="preserve">), new memory cell </w:t>
      </w:r>
      <w:r w:rsidR="00EE3C09" w:rsidRPr="00E04B68">
        <w:t>(</w:t>
      </w:r>
      <m:oMath>
        <m:r>
          <w:rPr>
            <w:rFonts w:ascii="Cambria Math" w:hAnsi="Cambria Math"/>
          </w:rPr>
          <m:t>Ne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Cell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EE3C09" w:rsidRPr="00E04B68">
        <w:t xml:space="preserve">) </w:t>
      </w:r>
      <w:r w:rsidR="00EE3C09">
        <w:t>and final memory cell (</w:t>
      </w:r>
      <m:oMath>
        <m:r>
          <w:rPr>
            <w:rFonts w:ascii="Cambria Math" w:hAnsi="Cambria Math"/>
          </w:rPr>
          <m:t>Fina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elll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EE3C09">
        <w:t xml:space="preserve">) </w:t>
      </w:r>
      <w:r w:rsidR="00EE3C09">
        <w:fldChar w:fldCharType="begin"/>
      </w:r>
      <w:r w:rsidR="00EE3C09">
        <w:instrText xml:space="preserve"> ADDIN EN.CITE &lt;EndNote&gt;&lt;Cite&gt;&lt;Author&gt;Hochreiter&lt;/Author&gt;&lt;Year&gt;1997&lt;/Year&gt;&lt;RecNum&gt;38&lt;/RecNum&gt;&lt;DisplayText&gt;[5]&lt;/DisplayText&gt;&lt;record&gt;&lt;rec-number&gt;38&lt;/rec-number&gt;&lt;foreign-keys&gt;&lt;key app="EN" db-id="wrp5zvp05zppzueewsvxvp95d5r5xpvp20wd" timestamp="1526724057"&gt;38&lt;/key&gt;&lt;/foreign-keys&gt;&lt;ref-type name="Book"&gt;6&lt;/ref-type&gt;&lt;contributors&gt;&lt;authors&gt;&lt;author&gt;Hochreiter, Sepp&lt;/author&gt;&lt;author&gt;Schmidhuber, Jürgen&lt;/author&gt;&lt;/authors&gt;&lt;/contributors&gt;&lt;titles&gt;&lt;title&gt;Long Short-term Memory&lt;/title&gt;&lt;/titles&gt;&lt;pages&gt;1735-80&lt;/pages&gt;&lt;volume&gt;9&lt;/volume&gt;&lt;dates&gt;&lt;year&gt;1997&lt;/year&gt;&lt;/dates&gt;&lt;urls&gt;&lt;/urls&gt;&lt;electronic-resource-num&gt;10.1162/neco.1997.9.8.1735&lt;/electronic-resource-num&gt;&lt;/record&gt;&lt;/Cite&gt;&lt;/EndNote&gt;</w:instrText>
      </w:r>
      <w:r w:rsidR="00EE3C09">
        <w:fldChar w:fldCharType="separate"/>
      </w:r>
      <w:r w:rsidR="00EE3C09">
        <w:rPr>
          <w:noProof/>
        </w:rPr>
        <w:t>[5]</w:t>
      </w:r>
      <w:r w:rsidR="00EE3C09">
        <w:fldChar w:fldCharType="end"/>
      </w:r>
      <w:r w:rsidR="00EE3C09">
        <w:t>; In the following formulas</w:t>
      </w:r>
      <w:r w:rsidR="001F3840">
        <w:t xml:space="preserve"> </w:t>
      </w:r>
      <w:r w:rsidR="001F3840">
        <w:fldChar w:fldCharType="begin"/>
      </w:r>
      <w:r w:rsidR="00C016AF">
        <w:instrText xml:space="preserve"> ADDIN EN.CITE &lt;EndNote&gt;&lt;Cite&gt;&lt;Author&gt;Hasani&lt;/Author&gt;&lt;Year&gt;2017&lt;/Year&gt;&lt;RecNum&gt;34&lt;/RecNum&gt;&lt;DisplayText&gt;[9]&lt;/DisplayText&gt;&lt;record&gt;&lt;rec-number&gt;34&lt;/rec-number&gt;&lt;foreign-keys&gt;&lt;key app="EN" db-id="wrp5zvp05zppzueewsvxvp95d5r5xpvp20wd" timestamp="1526723802"&gt;34&lt;/key&gt;&lt;/foreign-keys&gt;&lt;ref-type name="Electronic Article"&gt;43&lt;/ref-type&gt;&lt;contributors&gt;&lt;authors&gt;&lt;author&gt;Hasani, Behzad&lt;/author&gt;&lt;author&gt;Mahoor, Mohammad H.&lt;/author&gt;&lt;/authors&gt;&lt;/contributors&gt;&lt;titles&gt;&lt;title&gt;Facial Expression Recognition Using Enhanced Deep 3D Convolutional Neural Networks&lt;/title&gt;&lt;secondary-title&gt;ArXiv e-prints&lt;/secondary-title&gt;&lt;/titles&gt;&lt;periodical&gt;&lt;full-title&gt;ArXiv e-prints&lt;/full-title&gt;&lt;/periodical&gt;&lt;keywords&gt;&lt;keyword&gt;Computer Science - Computer Vision and Pattern Recognition&lt;/keyword&gt;&lt;/keywords&gt;&lt;dates&gt;&lt;year&gt;2017&lt;/year&gt;&lt;pub-dates&gt;&lt;date&gt;May 01, 2017&lt;/date&gt;&lt;/pub-dates&gt;&lt;/dates&gt;&lt;urls&gt;&lt;related-urls&gt;&lt;url&gt;https://ui.adsabs.harvard.edu/#abs/2017arXiv170507871H&lt;/url&gt;&lt;/related-urls&gt;&lt;/urls&gt;&lt;/record&gt;&lt;/Cite&gt;&lt;/EndNote&gt;</w:instrText>
      </w:r>
      <w:r w:rsidR="001F3840">
        <w:fldChar w:fldCharType="separate"/>
      </w:r>
      <w:r w:rsidR="00C016AF">
        <w:rPr>
          <w:noProof/>
        </w:rPr>
        <w:t>[9]</w:t>
      </w:r>
      <w:r w:rsidR="001F3840">
        <w:fldChar w:fldCharType="end"/>
      </w:r>
      <w:r w:rsidR="00EE3C09">
        <w:t>, the “t” means a timestamp, “</w:t>
      </w:r>
      <m:oMath>
        <m:r>
          <w:rPr>
            <w:rFonts w:ascii="Cambria Math" w:hAnsi="Cambria Math"/>
          </w:rPr>
          <m:t>σ</m:t>
        </m:r>
      </m:oMath>
      <w:r w:rsidR="00EE3C09">
        <w:t>” is</w:t>
      </w:r>
      <w:r w:rsidR="004846C7">
        <w:t xml:space="preserve"> the</w:t>
      </w:r>
      <w:r w:rsidR="00EE3C09">
        <w:t xml:space="preserve"> sigmoid function, “</w:t>
      </w:r>
      <m:oMath>
        <m:r>
          <w:rPr>
            <w:rFonts w:ascii="Cambria Math" w:hAnsi="Cambria Math"/>
          </w:rPr>
          <m:t>x</m:t>
        </m:r>
      </m:oMath>
      <w:r w:rsidR="00EE3C09">
        <w:t xml:space="preserve">” is the input, “h” is the output, “b” is the parameter vector, “W” means the parameter matrix. </w:t>
      </w:r>
    </w:p>
    <w:p w14:paraId="7CE953FD" w14:textId="77777777" w:rsidR="00EE3C09" w:rsidRDefault="00EE3C09" w:rsidP="00EE3C09"/>
    <w:p w14:paraId="1E47FCE2" w14:textId="30E365FD" w:rsidR="00EE3C09" w:rsidRDefault="00A43A07" w:rsidP="00EE3C09">
      <w:pPr>
        <w:jc w:val="right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 σ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t</m:t>
                </m:r>
              </m:sub>
            </m:sSub>
            <m:r>
              <w:rPr>
                <w:rFonts w:ascii="Cambria Math" w:hAnsi="Cambria Math"/>
              </w:rPr>
              <m:t>;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t-1</m:t>
                </m:r>
              </m:sub>
            </m:sSub>
          </m:e>
        </m:d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>)</m:t>
        </m:r>
      </m:oMath>
      <w:r w:rsidR="00EE3C09">
        <w:t xml:space="preserve">                       </w:t>
      </w:r>
      <w:r w:rsidR="00E04B68">
        <w:rPr>
          <w:b/>
        </w:rPr>
        <w:t>(5</w:t>
      </w:r>
      <w:r w:rsidR="00EE3C09" w:rsidRPr="0014574D">
        <w:rPr>
          <w:b/>
        </w:rPr>
        <w:t>)</w:t>
      </w:r>
    </w:p>
    <w:p w14:paraId="61E8B527" w14:textId="77777777" w:rsidR="00EE3C09" w:rsidRDefault="00EE3C09" w:rsidP="00EE3C09">
      <w:pPr>
        <w:jc w:val="right"/>
      </w:pPr>
    </w:p>
    <w:p w14:paraId="4ABD3A33" w14:textId="0CEDA05C" w:rsidR="00EE3C09" w:rsidRDefault="00A43A07" w:rsidP="00EE3C09">
      <w:pPr>
        <w:jc w:val="right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σ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t</m:t>
                </m:r>
              </m:sub>
            </m:sSub>
            <m:r>
              <w:rPr>
                <w:rFonts w:ascii="Cambria Math" w:hAnsi="Cambria Math"/>
              </w:rPr>
              <m:t>;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t-1</m:t>
                </m:r>
              </m:sub>
            </m:sSub>
          </m:e>
        </m:d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F</m:t>
            </m:r>
          </m:sub>
        </m:sSub>
        <m:r>
          <w:rPr>
            <w:rFonts w:ascii="Cambria Math" w:hAnsi="Cambria Math"/>
          </w:rPr>
          <m:t>)</m:t>
        </m:r>
      </m:oMath>
      <w:r w:rsidR="00EE3C09">
        <w:t xml:space="preserve">                       </w:t>
      </w:r>
      <w:r w:rsidR="00E04B68">
        <w:rPr>
          <w:b/>
        </w:rPr>
        <w:t>(6</w:t>
      </w:r>
      <w:r w:rsidR="00EE3C09" w:rsidRPr="000973E2">
        <w:rPr>
          <w:b/>
        </w:rPr>
        <w:t>)</w:t>
      </w:r>
    </w:p>
    <w:p w14:paraId="586E9709" w14:textId="0EE48219" w:rsidR="00EE3C09" w:rsidRDefault="00EE3C09" w:rsidP="00EE3C09">
      <w:pPr>
        <w:jc w:val="right"/>
      </w:pPr>
      <w:r>
        <w:tab/>
      </w:r>
      <w:r>
        <w:tab/>
      </w:r>
      <w:r>
        <w:tab/>
      </w:r>
      <w:r>
        <w:tab/>
      </w:r>
      <m:oMath>
        <m:r>
          <m:rPr>
            <m:sty m:val="p"/>
          </m:rPr>
          <w:rPr>
            <w:rFonts w:ascii="Cambria Math" w:hAnsi="Cambria Math"/>
          </w:rPr>
          <w:br/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O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σ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O</m:t>
            </m:r>
          </m:sub>
        </m:sSub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t</m:t>
                </m:r>
              </m:sub>
            </m:sSub>
            <m:r>
              <w:rPr>
                <w:rFonts w:ascii="Cambria Math" w:hAnsi="Cambria Math"/>
              </w:rPr>
              <m:t>;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t-1</m:t>
                </m:r>
              </m:sub>
            </m:sSub>
          </m:e>
        </m:d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O</m:t>
            </m:r>
          </m:sub>
        </m:sSub>
        <m:r>
          <w:rPr>
            <w:rFonts w:ascii="Cambria Math" w:hAnsi="Cambria Math"/>
          </w:rPr>
          <m:t>)</m:t>
        </m:r>
      </m:oMath>
      <w:r>
        <w:t xml:space="preserve">                         </w:t>
      </w:r>
      <w:r w:rsidR="00E04B68">
        <w:rPr>
          <w:b/>
        </w:rPr>
        <w:t>(7</w:t>
      </w:r>
      <w:r w:rsidRPr="000973E2">
        <w:rPr>
          <w:b/>
        </w:rPr>
        <w:t>)</w:t>
      </w:r>
    </w:p>
    <w:p w14:paraId="749CEBB7" w14:textId="77777777" w:rsidR="00EE3C09" w:rsidRPr="00E525A5" w:rsidRDefault="00EE3C09" w:rsidP="00EE3C09">
      <w:pPr>
        <w:jc w:val="right"/>
      </w:pPr>
    </w:p>
    <w:p w14:paraId="25A50C50" w14:textId="44CFC04E" w:rsidR="00EE3C09" w:rsidRDefault="00EE3C09" w:rsidP="00EE3C09">
      <w:pPr>
        <w:jc w:val="right"/>
      </w:pPr>
      <m:oMath>
        <m:r>
          <w:rPr>
            <w:rFonts w:ascii="Cambria Math" w:hAnsi="Cambria Math"/>
          </w:rPr>
          <m:t>Ne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Cell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r>
          <m:rPr>
            <m:sty m:val="p"/>
          </m:rPr>
          <w:rPr>
            <w:rFonts w:ascii="Cambria Math" w:hAnsi="Cambria Math"/>
          </w:rPr>
          <m:t>tanh⁡</m:t>
        </m:r>
        <m:r>
          <w:rPr>
            <w:rFonts w:ascii="Cambria Math" w:hAnsi="Cambria Math"/>
          </w:rPr>
          <m:t>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W</m:t>
            </m:r>
          </m:e>
          <m:sub>
            <m:r>
              <w:rPr>
                <w:rFonts w:ascii="Cambria Math" w:hAnsi="Cambria Math"/>
              </w:rPr>
              <m:t>NewCell</m:t>
            </m:r>
          </m:sub>
        </m:sSub>
        <m:d>
          <m:dPr>
            <m:begChr m:val="["/>
            <m:endChr m:val="]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t</m:t>
                </m:r>
              </m:sub>
            </m:sSub>
            <m:r>
              <w:rPr>
                <w:rFonts w:ascii="Cambria Math" w:hAnsi="Cambria Math"/>
              </w:rPr>
              <m:t>;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t-1</m:t>
                </m:r>
              </m:sub>
            </m:sSub>
          </m:e>
        </m:d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NewCell</m:t>
            </m:r>
          </m:sub>
        </m:sSub>
        <m:r>
          <w:rPr>
            <w:rFonts w:ascii="Cambria Math" w:hAnsi="Cambria Math"/>
          </w:rPr>
          <m:t>)</m:t>
        </m:r>
      </m:oMath>
      <w:r>
        <w:t xml:space="preserve">             </w:t>
      </w:r>
      <w:r w:rsidR="00E04B68">
        <w:rPr>
          <w:b/>
        </w:rPr>
        <w:t>(8</w:t>
      </w:r>
      <w:r w:rsidRPr="000973E2">
        <w:rPr>
          <w:b/>
        </w:rPr>
        <w:t>)</w:t>
      </w:r>
    </w:p>
    <w:p w14:paraId="3704C526" w14:textId="77777777" w:rsidR="00EE3C09" w:rsidRPr="00E525A5" w:rsidRDefault="00EE3C09" w:rsidP="00EE3C09">
      <w:pPr>
        <w:jc w:val="right"/>
      </w:pPr>
    </w:p>
    <w:p w14:paraId="47D61CF3" w14:textId="778F1272" w:rsidR="00EE3C09" w:rsidRDefault="00EE3C09" w:rsidP="00EE3C09">
      <w:pPr>
        <w:jc w:val="right"/>
      </w:pPr>
      <m:oMath>
        <m:r>
          <w:rPr>
            <w:rFonts w:ascii="Cambria Math" w:hAnsi="Cambria Math"/>
          </w:rPr>
          <m:t>FinalCel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×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NewCell</m:t>
            </m:r>
          </m:e>
          <m:sub>
            <m:r>
              <w:rPr>
                <w:rFonts w:ascii="Cambria Math" w:hAnsi="Cambria Math"/>
              </w:rPr>
              <m:t>t-1</m:t>
            </m:r>
          </m:sub>
        </m:sSub>
        <m:r>
          <w:rPr>
            <w:rFonts w:ascii="Cambria Math" w:hAnsi="Cambria Math"/>
          </w:rPr>
          <m:t>+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×NewCel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>
        <w:t xml:space="preserve">               </w:t>
      </w:r>
      <w:r w:rsidR="00E04B68">
        <w:rPr>
          <w:b/>
        </w:rPr>
        <w:t>(9</w:t>
      </w:r>
      <w:r w:rsidRPr="000973E2">
        <w:rPr>
          <w:b/>
        </w:rPr>
        <w:t>)</w:t>
      </w:r>
    </w:p>
    <w:p w14:paraId="63F8E004" w14:textId="77777777" w:rsidR="00EE3C09" w:rsidRPr="00ED10ED" w:rsidRDefault="00EE3C09" w:rsidP="00EE3C09">
      <w:pPr>
        <w:jc w:val="right"/>
      </w:pPr>
    </w:p>
    <w:p w14:paraId="7C215F7B" w14:textId="330FD5C3" w:rsidR="00EE3C09" w:rsidRPr="000973E2" w:rsidRDefault="00A43A07" w:rsidP="00EE3C09">
      <w:pPr>
        <w:jc w:val="right"/>
        <w:rPr>
          <w:b/>
        </w:r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O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×</m:t>
        </m:r>
        <m:func>
          <m:funcPr>
            <m:ctrlPr>
              <w:rPr>
                <w:rFonts w:ascii="Cambria Math" w:hAnsi="Cambria Math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</w:rPr>
              <m:t>tanh</m:t>
            </m:r>
          </m:fName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FinalCel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</m:t>
                    </m:r>
                  </m:sub>
                </m:sSub>
              </m:e>
            </m:d>
          </m:e>
        </m:func>
      </m:oMath>
      <w:r w:rsidR="00EE3C09">
        <w:t xml:space="preserve">                        </w:t>
      </w:r>
      <w:r w:rsidR="00E04B68">
        <w:rPr>
          <w:b/>
        </w:rPr>
        <w:t>(10</w:t>
      </w:r>
      <w:r w:rsidR="00EE3C09" w:rsidRPr="000973E2">
        <w:rPr>
          <w:b/>
        </w:rPr>
        <w:t>)</w:t>
      </w:r>
    </w:p>
    <w:p w14:paraId="5932DD43" w14:textId="77777777" w:rsidR="0063633B" w:rsidRDefault="0063633B" w:rsidP="00EE3C09">
      <w:pPr>
        <w:jc w:val="right"/>
      </w:pPr>
    </w:p>
    <w:p w14:paraId="060F5F14" w14:textId="02D3C90C" w:rsidR="00B93745" w:rsidRDefault="00026CCF" w:rsidP="00833F6C">
      <w:r>
        <w:t>In this experiment,</w:t>
      </w:r>
      <w:r w:rsidR="000968D1">
        <w:t xml:space="preserve"> 105 of </w:t>
      </w:r>
      <w:r>
        <w:t xml:space="preserve">hidden neurons were found as the best choice, the output size of LSTM is </w:t>
      </w:r>
      <m:oMath>
        <m:r>
          <w:rPr>
            <w:rFonts w:ascii="Cambria Math" w:hAnsi="Cambria Math"/>
          </w:rPr>
          <m:t>(N×1×105)</m:t>
        </m:r>
      </m:oMath>
      <w:r>
        <w:t>.</w:t>
      </w:r>
    </w:p>
    <w:p w14:paraId="0CACBB5D" w14:textId="2EEDDC3E" w:rsidR="00833F6C" w:rsidRDefault="00EC6C7B" w:rsidP="00833F6C">
      <w:r>
        <w:t>The</w:t>
      </w:r>
      <w:r w:rsidR="00B93745">
        <w:t xml:space="preserve"> fully connected layer</w:t>
      </w:r>
      <w:r>
        <w:t xml:space="preserve"> which helps map data</w:t>
      </w:r>
      <w:r w:rsidR="00B93745">
        <w:t xml:space="preserve">, </w:t>
      </w:r>
      <w:r w:rsidR="00CA64AB">
        <w:t>the input size is (</w:t>
      </w:r>
      <m:oMath>
        <m:r>
          <w:rPr>
            <w:rFonts w:ascii="Cambria Math" w:hAnsi="Cambria Math"/>
          </w:rPr>
          <m:t>N×1×105</m:t>
        </m:r>
      </m:oMath>
      <w:r w:rsidR="00CA64AB">
        <w:t>)</w:t>
      </w:r>
      <w:r>
        <w:t>. As a standard logistic function, sigmoid function</w:t>
      </w:r>
      <w:r w:rsidR="00BB6A26">
        <w:t xml:space="preserve"> (</w:t>
      </w:r>
      <m:oMath>
        <m:r>
          <w:rPr>
            <w:rFonts w:ascii="Cambria Math" w:hAnsi="Cambria Math"/>
          </w:rPr>
          <m:t>σ</m:t>
        </m:r>
      </m:oMath>
      <w:r w:rsidR="00BB6A26">
        <w:t>)</w:t>
      </w:r>
      <w:r>
        <w:t xml:space="preserve"> can only result in 0 or 1 when the input is not 0. Thus, it </w:t>
      </w:r>
      <w:r w:rsidR="00CA64AB">
        <w:t>can be used</w:t>
      </w:r>
      <w:r w:rsidR="00BB6A26">
        <w:t xml:space="preserve"> in the output gate of LSTM,</w:t>
      </w:r>
      <w:r w:rsidR="00CA64AB">
        <w:t xml:space="preserve"> to </w:t>
      </w:r>
      <w:r w:rsidR="00533532">
        <w:t>indicate the target facial expression</w:t>
      </w:r>
      <w:r w:rsidR="00BB6A26">
        <w:t xml:space="preserve"> conveniently</w:t>
      </w:r>
      <w:r w:rsidR="00533532">
        <w:t>.</w:t>
      </w:r>
      <w:r>
        <w:t xml:space="preserve"> </w:t>
      </w:r>
    </w:p>
    <w:p w14:paraId="75585DA8" w14:textId="5737DE02" w:rsidR="000968D1" w:rsidRDefault="002826B0" w:rsidP="00833F6C">
      <w:r>
        <w:t>T</w:t>
      </w:r>
      <w:r w:rsidR="000968D1">
        <w:t>o keep the balance between training and testing</w:t>
      </w:r>
      <w:r w:rsidR="00D419F0">
        <w:t xml:space="preserve"> sets</w:t>
      </w:r>
      <w:r w:rsidR="000968D1">
        <w:t>, 80%</w:t>
      </w:r>
      <w:r w:rsidR="00D419F0">
        <w:t xml:space="preserve"> of</w:t>
      </w:r>
      <w:r w:rsidR="000968D1">
        <w:t xml:space="preserve"> data will be used in the training process. </w:t>
      </w:r>
      <w:r w:rsidR="00681D1C">
        <w:t>However, LSTM ne</w:t>
      </w:r>
      <w:r>
        <w:t>eds time-series data sequences;</w:t>
      </w:r>
      <w:r w:rsidR="00681D1C">
        <w:t xml:space="preserve"> the input data </w:t>
      </w:r>
      <w:r w:rsidR="00681D1C">
        <w:lastRenderedPageBreak/>
        <w:t xml:space="preserve">will be in timestamp order. </w:t>
      </w:r>
      <w:r w:rsidR="005666AD">
        <w:t>After several times of</w:t>
      </w:r>
      <w:r w:rsidR="00EC6C7B">
        <w:t xml:space="preserve"> the </w:t>
      </w:r>
      <w:r w:rsidR="000968D1">
        <w:t>experiments</w:t>
      </w:r>
      <w:r w:rsidR="00EC6C7B">
        <w:t xml:space="preserve">, </w:t>
      </w:r>
      <w:r w:rsidR="00681D1C">
        <w:t xml:space="preserve">as Table 2 displayed, </w:t>
      </w:r>
      <w:r w:rsidR="000968D1">
        <w:t>this paper choose</w:t>
      </w:r>
      <w:r w:rsidR="00A3268C">
        <w:t>s</w:t>
      </w:r>
      <w:r w:rsidR="000968D1">
        <w:t xml:space="preserve"> </w:t>
      </w:r>
      <w:r w:rsidR="00D419F0">
        <w:t xml:space="preserve">the </w:t>
      </w:r>
      <w:r w:rsidR="00A3268C">
        <w:t>parameter</w:t>
      </w:r>
      <w:r w:rsidR="00681D1C">
        <w:t>s</w:t>
      </w:r>
      <w:r w:rsidR="00BB6A26">
        <w:t xml:space="preserve"> that</w:t>
      </w:r>
      <w:r w:rsidR="00681D1C">
        <w:t xml:space="preserve"> make high final accuracy</w:t>
      </w:r>
      <w:r w:rsidR="00A3268C">
        <w:t>.</w:t>
      </w:r>
    </w:p>
    <w:p w14:paraId="4941A6C8" w14:textId="77777777" w:rsidR="008F0DF0" w:rsidRDefault="008F0DF0" w:rsidP="00833F6C"/>
    <w:p w14:paraId="6E7A0936" w14:textId="78347914" w:rsidR="008F0DF0" w:rsidRPr="008F0DF0" w:rsidRDefault="008F0DF0" w:rsidP="008F0DF0">
      <w:pPr>
        <w:ind w:firstLine="0"/>
        <w:jc w:val="center"/>
        <w:rPr>
          <w:sz w:val="18"/>
          <w:szCs w:val="18"/>
        </w:rPr>
      </w:pPr>
      <w:r>
        <w:rPr>
          <w:b/>
          <w:sz w:val="18"/>
          <w:szCs w:val="18"/>
        </w:rPr>
        <w:t>Table</w:t>
      </w:r>
      <w:r w:rsidRPr="00A54DE9">
        <w:rPr>
          <w:b/>
          <w:sz w:val="18"/>
          <w:szCs w:val="18"/>
        </w:rPr>
        <w:t xml:space="preserve">. </w:t>
      </w:r>
      <w:r w:rsidR="006B4B5F">
        <w:rPr>
          <w:b/>
          <w:sz w:val="18"/>
          <w:szCs w:val="18"/>
        </w:rPr>
        <w:t>2</w:t>
      </w:r>
      <w:r>
        <w:rPr>
          <w:b/>
        </w:rPr>
        <w:t xml:space="preserve"> </w:t>
      </w:r>
      <w:r w:rsidR="00E62AEF">
        <w:rPr>
          <w:sz w:val="18"/>
          <w:szCs w:val="18"/>
        </w:rPr>
        <w:t>Summary of</w:t>
      </w:r>
      <w:r w:rsidRPr="00EE3C09">
        <w:rPr>
          <w:sz w:val="18"/>
          <w:szCs w:val="18"/>
        </w:rPr>
        <w:t xml:space="preserve"> </w:t>
      </w:r>
      <w:r>
        <w:rPr>
          <w:sz w:val="18"/>
          <w:szCs w:val="18"/>
        </w:rPr>
        <w:t>parameters</w:t>
      </w:r>
      <w:r w:rsidR="00E62AEF">
        <w:rPr>
          <w:sz w:val="18"/>
          <w:szCs w:val="18"/>
        </w:rPr>
        <w:t xml:space="preserve"> in Training</w:t>
      </w:r>
    </w:p>
    <w:tbl>
      <w:tblPr>
        <w:tblStyle w:val="TableGrid"/>
        <w:tblW w:w="0" w:type="auto"/>
        <w:jc w:val="center"/>
        <w:tblBorders>
          <w:left w:val="none" w:sz="0" w:space="0" w:color="auto"/>
        </w:tblBorders>
        <w:tblLook w:val="04A0" w:firstRow="1" w:lastRow="0" w:firstColumn="1" w:lastColumn="0" w:noHBand="0" w:noVBand="1"/>
      </w:tblPr>
      <w:tblGrid>
        <w:gridCol w:w="2830"/>
        <w:gridCol w:w="2415"/>
      </w:tblGrid>
      <w:tr w:rsidR="00C52F84" w14:paraId="4E65667B" w14:textId="77777777" w:rsidTr="008333CD">
        <w:trPr>
          <w:jc w:val="center"/>
        </w:trPr>
        <w:tc>
          <w:tcPr>
            <w:tcW w:w="2830" w:type="dxa"/>
            <w:tcBorders>
              <w:right w:val="nil"/>
            </w:tcBorders>
            <w:shd w:val="clear" w:color="auto" w:fill="E7E6E6" w:themeFill="background2"/>
          </w:tcPr>
          <w:p w14:paraId="0F629DDC" w14:textId="7E6AC121" w:rsidR="00C52F84" w:rsidRPr="00A54DE9" w:rsidRDefault="00C52F84" w:rsidP="008F0DF0">
            <w:pPr>
              <w:ind w:firstLine="0"/>
              <w:rPr>
                <w:b/>
                <w:sz w:val="18"/>
                <w:szCs w:val="18"/>
              </w:rPr>
            </w:pPr>
            <w:r w:rsidRPr="00A54DE9">
              <w:rPr>
                <w:b/>
                <w:sz w:val="18"/>
                <w:szCs w:val="18"/>
              </w:rPr>
              <w:t>Hyperparameter</w:t>
            </w:r>
          </w:p>
        </w:tc>
        <w:tc>
          <w:tcPr>
            <w:tcW w:w="2415" w:type="dxa"/>
            <w:tcBorders>
              <w:left w:val="nil"/>
              <w:right w:val="nil"/>
            </w:tcBorders>
            <w:shd w:val="clear" w:color="auto" w:fill="E7E6E6" w:themeFill="background2"/>
          </w:tcPr>
          <w:p w14:paraId="554EC10F" w14:textId="7B408118" w:rsidR="00C52F84" w:rsidRPr="00A54DE9" w:rsidRDefault="00C52F84" w:rsidP="008F0DF0">
            <w:pPr>
              <w:ind w:firstLine="0"/>
              <w:jc w:val="center"/>
              <w:rPr>
                <w:b/>
                <w:sz w:val="18"/>
                <w:szCs w:val="18"/>
              </w:rPr>
            </w:pPr>
            <w:r w:rsidRPr="00A54DE9">
              <w:rPr>
                <w:b/>
                <w:sz w:val="18"/>
                <w:szCs w:val="18"/>
              </w:rPr>
              <w:t>Value</w:t>
            </w:r>
          </w:p>
        </w:tc>
      </w:tr>
      <w:tr w:rsidR="00C52F84" w14:paraId="34C66050" w14:textId="77777777" w:rsidTr="008333CD">
        <w:trPr>
          <w:jc w:val="center"/>
        </w:trPr>
        <w:tc>
          <w:tcPr>
            <w:tcW w:w="2830" w:type="dxa"/>
            <w:tcBorders>
              <w:right w:val="nil"/>
            </w:tcBorders>
          </w:tcPr>
          <w:p w14:paraId="231963DD" w14:textId="2A80D4E2" w:rsidR="00C52F84" w:rsidRDefault="00C52F84" w:rsidP="008F0DF0">
            <w:pPr>
              <w:ind w:firstLine="0"/>
            </w:pPr>
            <w:r>
              <w:t>Number of features(attributes)</w:t>
            </w:r>
          </w:p>
        </w:tc>
        <w:tc>
          <w:tcPr>
            <w:tcW w:w="2415" w:type="dxa"/>
            <w:tcBorders>
              <w:left w:val="nil"/>
              <w:right w:val="nil"/>
            </w:tcBorders>
          </w:tcPr>
          <w:p w14:paraId="2018CD55" w14:textId="7EB6C5A7" w:rsidR="00C52F84" w:rsidRDefault="00C52F84" w:rsidP="008F0DF0">
            <w:pPr>
              <w:ind w:firstLine="0"/>
              <w:jc w:val="center"/>
            </w:pPr>
            <w:r>
              <w:t>118</w:t>
            </w:r>
          </w:p>
        </w:tc>
      </w:tr>
      <w:tr w:rsidR="00C52F84" w14:paraId="7D367D1D" w14:textId="77777777" w:rsidTr="008333CD">
        <w:trPr>
          <w:jc w:val="center"/>
        </w:trPr>
        <w:tc>
          <w:tcPr>
            <w:tcW w:w="2830" w:type="dxa"/>
            <w:tcBorders>
              <w:right w:val="nil"/>
            </w:tcBorders>
          </w:tcPr>
          <w:p w14:paraId="39699BEE" w14:textId="585A6F52" w:rsidR="00C52F84" w:rsidRDefault="00C52F84" w:rsidP="008F0DF0">
            <w:pPr>
              <w:ind w:firstLine="0"/>
            </w:pPr>
            <w:r>
              <w:t>Output Classes</w:t>
            </w:r>
          </w:p>
        </w:tc>
        <w:tc>
          <w:tcPr>
            <w:tcW w:w="2415" w:type="dxa"/>
            <w:tcBorders>
              <w:left w:val="nil"/>
              <w:right w:val="nil"/>
            </w:tcBorders>
          </w:tcPr>
          <w:p w14:paraId="238FBC26" w14:textId="206D7655" w:rsidR="00C52F84" w:rsidRDefault="00C52F84" w:rsidP="008F0DF0">
            <w:pPr>
              <w:ind w:firstLine="0"/>
              <w:jc w:val="center"/>
            </w:pPr>
            <w:r>
              <w:t>2</w:t>
            </w:r>
          </w:p>
        </w:tc>
      </w:tr>
      <w:tr w:rsidR="00C52F84" w14:paraId="01C8B4EF" w14:textId="77777777" w:rsidTr="008333CD">
        <w:trPr>
          <w:jc w:val="center"/>
        </w:trPr>
        <w:tc>
          <w:tcPr>
            <w:tcW w:w="2830" w:type="dxa"/>
            <w:tcBorders>
              <w:right w:val="nil"/>
            </w:tcBorders>
          </w:tcPr>
          <w:p w14:paraId="2E6AB573" w14:textId="4598483B" w:rsidR="00C52F84" w:rsidRDefault="00C52F84" w:rsidP="008F0DF0">
            <w:pPr>
              <w:ind w:firstLine="0"/>
            </w:pPr>
            <w:r>
              <w:t>Number of Hidden Neurons</w:t>
            </w:r>
          </w:p>
        </w:tc>
        <w:tc>
          <w:tcPr>
            <w:tcW w:w="2415" w:type="dxa"/>
            <w:tcBorders>
              <w:left w:val="nil"/>
              <w:right w:val="nil"/>
            </w:tcBorders>
          </w:tcPr>
          <w:p w14:paraId="4EBFD69E" w14:textId="4A67A2F9" w:rsidR="00C52F84" w:rsidRDefault="00C52F84" w:rsidP="008F0DF0">
            <w:pPr>
              <w:ind w:firstLine="0"/>
              <w:jc w:val="center"/>
            </w:pPr>
            <w:r>
              <w:t>105</w:t>
            </w:r>
          </w:p>
        </w:tc>
      </w:tr>
      <w:tr w:rsidR="00C52F84" w14:paraId="267779FE" w14:textId="77777777" w:rsidTr="008333CD">
        <w:trPr>
          <w:jc w:val="center"/>
        </w:trPr>
        <w:tc>
          <w:tcPr>
            <w:tcW w:w="2830" w:type="dxa"/>
            <w:tcBorders>
              <w:right w:val="nil"/>
            </w:tcBorders>
          </w:tcPr>
          <w:p w14:paraId="0BD1DCB1" w14:textId="1F236252" w:rsidR="00C52F84" w:rsidRDefault="00C52F84" w:rsidP="008F0DF0">
            <w:pPr>
              <w:ind w:firstLine="0"/>
            </w:pPr>
            <w:r>
              <w:t>Learning Rate</w:t>
            </w:r>
          </w:p>
        </w:tc>
        <w:tc>
          <w:tcPr>
            <w:tcW w:w="2415" w:type="dxa"/>
            <w:tcBorders>
              <w:left w:val="nil"/>
              <w:right w:val="nil"/>
            </w:tcBorders>
          </w:tcPr>
          <w:p w14:paraId="0D0C17B2" w14:textId="75F0CDC2" w:rsidR="00C52F84" w:rsidRDefault="00C52F84" w:rsidP="008F0DF0">
            <w:pPr>
              <w:ind w:firstLine="0"/>
              <w:jc w:val="center"/>
            </w:pPr>
            <w:r>
              <w:t>0.0099</w:t>
            </w:r>
          </w:p>
        </w:tc>
      </w:tr>
      <w:tr w:rsidR="00C52F84" w14:paraId="1BD94995" w14:textId="77777777" w:rsidTr="008333CD">
        <w:trPr>
          <w:jc w:val="center"/>
        </w:trPr>
        <w:tc>
          <w:tcPr>
            <w:tcW w:w="2830" w:type="dxa"/>
            <w:tcBorders>
              <w:right w:val="nil"/>
            </w:tcBorders>
          </w:tcPr>
          <w:p w14:paraId="508FB993" w14:textId="0CA10CE7" w:rsidR="00C52F84" w:rsidRDefault="00C52F84" w:rsidP="008F0DF0">
            <w:pPr>
              <w:ind w:firstLine="0"/>
            </w:pPr>
            <w:r>
              <w:t>Number of Epoch</w:t>
            </w:r>
          </w:p>
        </w:tc>
        <w:tc>
          <w:tcPr>
            <w:tcW w:w="2415" w:type="dxa"/>
            <w:tcBorders>
              <w:left w:val="nil"/>
              <w:right w:val="nil"/>
            </w:tcBorders>
          </w:tcPr>
          <w:p w14:paraId="34CF0E00" w14:textId="477B2F05" w:rsidR="00C52F84" w:rsidRDefault="00C52F84" w:rsidP="008F0DF0">
            <w:pPr>
              <w:ind w:firstLine="0"/>
              <w:jc w:val="center"/>
            </w:pPr>
            <w:r>
              <w:t>30</w:t>
            </w:r>
          </w:p>
        </w:tc>
      </w:tr>
      <w:tr w:rsidR="00E62AEF" w14:paraId="0FD2D490" w14:textId="77777777" w:rsidTr="008333CD">
        <w:trPr>
          <w:jc w:val="center"/>
        </w:trPr>
        <w:tc>
          <w:tcPr>
            <w:tcW w:w="2830" w:type="dxa"/>
            <w:tcBorders>
              <w:right w:val="nil"/>
            </w:tcBorders>
          </w:tcPr>
          <w:p w14:paraId="7BA80D95" w14:textId="64628136" w:rsidR="00E62AEF" w:rsidRDefault="00E62AEF" w:rsidP="008F0DF0">
            <w:pPr>
              <w:ind w:firstLine="0"/>
            </w:pPr>
            <w:r>
              <w:t>Optimizer</w:t>
            </w:r>
          </w:p>
        </w:tc>
        <w:tc>
          <w:tcPr>
            <w:tcW w:w="2415" w:type="dxa"/>
            <w:tcBorders>
              <w:left w:val="nil"/>
              <w:right w:val="nil"/>
            </w:tcBorders>
          </w:tcPr>
          <w:p w14:paraId="791E05D6" w14:textId="42E38033" w:rsidR="00E62AEF" w:rsidRDefault="00E62AEF" w:rsidP="008F0DF0">
            <w:pPr>
              <w:ind w:firstLine="0"/>
              <w:jc w:val="center"/>
            </w:pPr>
            <w:r>
              <w:t>Adam</w:t>
            </w:r>
          </w:p>
        </w:tc>
      </w:tr>
      <w:tr w:rsidR="00E62AEF" w14:paraId="4EAC7060" w14:textId="77777777" w:rsidTr="008333CD">
        <w:trPr>
          <w:jc w:val="center"/>
        </w:trPr>
        <w:tc>
          <w:tcPr>
            <w:tcW w:w="2830" w:type="dxa"/>
            <w:tcBorders>
              <w:right w:val="nil"/>
            </w:tcBorders>
          </w:tcPr>
          <w:p w14:paraId="4118FD49" w14:textId="6BD77D99" w:rsidR="00E62AEF" w:rsidRDefault="00E62AEF" w:rsidP="008F0DF0">
            <w:pPr>
              <w:ind w:firstLine="0"/>
            </w:pPr>
            <w:r>
              <w:t>Loss Function</w:t>
            </w:r>
          </w:p>
        </w:tc>
        <w:tc>
          <w:tcPr>
            <w:tcW w:w="2415" w:type="dxa"/>
            <w:tcBorders>
              <w:left w:val="nil"/>
              <w:right w:val="nil"/>
            </w:tcBorders>
          </w:tcPr>
          <w:p w14:paraId="76B9BD9F" w14:textId="48B1F684" w:rsidR="00E62AEF" w:rsidRDefault="00E62AEF" w:rsidP="008F0DF0">
            <w:pPr>
              <w:ind w:firstLine="0"/>
              <w:jc w:val="center"/>
            </w:pPr>
            <w:r>
              <w:t>Cross</w:t>
            </w:r>
            <w:r w:rsidR="003601FB">
              <w:t>-</w:t>
            </w:r>
            <w:r>
              <w:t>Entropy</w:t>
            </w:r>
          </w:p>
        </w:tc>
      </w:tr>
    </w:tbl>
    <w:p w14:paraId="1C98E0E1" w14:textId="77777777" w:rsidR="00A3268C" w:rsidRDefault="00A3268C" w:rsidP="00833F6C"/>
    <w:p w14:paraId="1C092FEC" w14:textId="0388A59A" w:rsidR="00EC6C7B" w:rsidRDefault="003D4364" w:rsidP="00833F6C">
      <w:r>
        <w:t xml:space="preserve">Adam </w:t>
      </w:r>
      <w:r>
        <w:fldChar w:fldCharType="begin"/>
      </w:r>
      <w:r w:rsidR="00C016AF">
        <w:instrText xml:space="preserve"> ADDIN EN.CITE &lt;EndNote&gt;&lt;Cite&gt;&lt;Author&gt;Kingma&lt;/Author&gt;&lt;Year&gt;2014&lt;/Year&gt;&lt;RecNum&gt;22&lt;/RecNum&gt;&lt;DisplayText&gt;[12]&lt;/DisplayText&gt;&lt;record&gt;&lt;rec-number&gt;22&lt;/rec-number&gt;&lt;foreign-keys&gt;&lt;key app="EN" db-id="wrp5zvp05zppzueewsvxvp95d5r5xpvp20wd" timestamp="1524918495"&gt;22&lt;/key&gt;&lt;/foreign-keys&gt;&lt;ref-type name="Electronic Article"&gt;43&lt;/ref-type&gt;&lt;contributors&gt;&lt;authors&gt;&lt;author&gt;Kingma, Diederik P.&lt;/author&gt;&lt;author&gt;Ba, Jimmy&lt;/author&gt;&lt;/authors&gt;&lt;/contributors&gt;&lt;titles&gt;&lt;title&gt;Adam: A Method for Stochastic Optimization&lt;/title&gt;&lt;secondary-title&gt;ArXiv e-prints&lt;/secondary-title&gt;&lt;/titles&gt;&lt;periodical&gt;&lt;full-title&gt;ArXiv e-prints&lt;/full-title&gt;&lt;/periodical&gt;&lt;keywords&gt;&lt;keyword&gt;Computer Science - Learning&lt;/keyword&gt;&lt;/keywords&gt;&lt;dates&gt;&lt;year&gt;2014&lt;/year&gt;&lt;pub-dates&gt;&lt;date&gt;December 01, 2014&lt;/date&gt;&lt;/pub-dates&gt;&lt;/dates&gt;&lt;urls&gt;&lt;related-urls&gt;&lt;url&gt;https://ui.adsabs.harvard.edu/#abs/2014arXiv1412.6980K&lt;/url&gt;&lt;/related-urls&gt;&lt;/urls&gt;&lt;/record&gt;&lt;/Cite&gt;&lt;/EndNote&gt;</w:instrText>
      </w:r>
      <w:r>
        <w:fldChar w:fldCharType="separate"/>
      </w:r>
      <w:r w:rsidR="00C016AF">
        <w:rPr>
          <w:noProof/>
        </w:rPr>
        <w:t>[12]</w:t>
      </w:r>
      <w:r>
        <w:fldChar w:fldCharType="end"/>
      </w:r>
      <w:r>
        <w:t xml:space="preserve"> as a fi</w:t>
      </w:r>
      <w:r w:rsidR="00A0258C">
        <w:t>rst-order-gradient-based optimis</w:t>
      </w:r>
      <w:r>
        <w:t>er, i</w:t>
      </w:r>
      <w:r w:rsidR="0097098C">
        <w:t xml:space="preserve">t can </w:t>
      </w:r>
      <w:r w:rsidR="00787C6A">
        <w:t>achieve fast convergence</w:t>
      </w:r>
      <w:r w:rsidR="000C066C">
        <w:t xml:space="preserve"> and perform well in deep learning</w:t>
      </w:r>
      <w:r w:rsidR="00787C6A">
        <w:t xml:space="preserve">, </w:t>
      </w:r>
      <w:r w:rsidR="00006E9D">
        <w:t>thus by using it, less epoch will be needed</w:t>
      </w:r>
      <w:r w:rsidR="002B1EDB">
        <w:t xml:space="preserve"> </w:t>
      </w:r>
      <w:r w:rsidR="002B1EDB">
        <w:fldChar w:fldCharType="begin"/>
      </w:r>
      <w:r w:rsidR="00C016AF">
        <w:instrText xml:space="preserve"> ADDIN EN.CITE &lt;EndNote&gt;&lt;Cite&gt;&lt;Author&gt;Sinha&lt;/Author&gt;&lt;Year&gt;2017&lt;/Year&gt;&lt;RecNum&gt;47&lt;/RecNum&gt;&lt;DisplayText&gt;[13]&lt;/DisplayText&gt;&lt;record&gt;&lt;rec-number&gt;47&lt;/rec-number&gt;&lt;foreign-keys&gt;&lt;key app="EN" db-id="wrp5zvp05zppzueewsvxvp95d5r5xpvp20wd" timestamp="1527150764"&gt;47&lt;/key&gt;&lt;/foreign-keys&gt;&lt;ref-type name="Electronic Article"&gt;43&lt;/ref-type&gt;&lt;contributors&gt;&lt;authors&gt;&lt;author&gt;Sinha, Abhishek&lt;/author&gt;&lt;author&gt;Sarkar, Mausoom&lt;/author&gt;&lt;author&gt;Mukherjee, Aahitagni&lt;/author&gt;&lt;author&gt;Krishnamurthy, Balaji&lt;/author&gt;&lt;/authors&gt;&lt;/contributors&gt;&lt;titles&gt;&lt;title&gt;Introspection: Accelerating Neural Network Training By Learning Weight Evolution&lt;/title&gt;&lt;secondary-title&gt;ArXiv e-prints&lt;/secondary-title&gt;&lt;/titles&gt;&lt;periodical&gt;&lt;full-title&gt;ArXiv e-prints&lt;/full-title&gt;&lt;/periodical&gt;&lt;keywords&gt;&lt;keyword&gt;Computer Science - Learning&lt;/keyword&gt;&lt;/keywords&gt;&lt;dates&gt;&lt;year&gt;2017&lt;/year&gt;&lt;pub-dates&gt;&lt;date&gt;April 01, 2017&lt;/date&gt;&lt;/pub-dates&gt;&lt;/dates&gt;&lt;urls&gt;&lt;related-urls&gt;&lt;url&gt;https://ui.adsabs.harvard.edu/#abs/2017arXiv170404959S&lt;/url&gt;&lt;/related-urls&gt;&lt;/urls&gt;&lt;/record&gt;&lt;/Cite&gt;&lt;/EndNote&gt;</w:instrText>
      </w:r>
      <w:r w:rsidR="002B1EDB">
        <w:fldChar w:fldCharType="separate"/>
      </w:r>
      <w:r w:rsidR="00C016AF">
        <w:rPr>
          <w:noProof/>
        </w:rPr>
        <w:t>[13]</w:t>
      </w:r>
      <w:r w:rsidR="002B1EDB">
        <w:fldChar w:fldCharType="end"/>
      </w:r>
      <w:r>
        <w:t>.</w:t>
      </w:r>
      <w:r w:rsidR="003601FB">
        <w:t xml:space="preserve"> </w:t>
      </w:r>
      <w:r w:rsidR="00D31292">
        <w:t>Following Cross-Entropy</w:t>
      </w:r>
      <w:r w:rsidR="0014574D">
        <w:t xml:space="preserve"> </w:t>
      </w:r>
      <w:r w:rsidR="0014574D">
        <w:fldChar w:fldCharType="begin"/>
      </w:r>
      <w:r w:rsidR="00C016AF">
        <w:instrText xml:space="preserve"> ADDIN EN.CITE &lt;EndNote&gt;&lt;Cite&gt;&lt;Author&gt;Pytorch.org&lt;/Author&gt;&lt;RecNum&gt;49&lt;/RecNum&gt;&lt;DisplayText&gt;[14]&lt;/DisplayText&gt;&lt;record&gt;&lt;rec-number&gt;49&lt;/rec-number&gt;&lt;foreign-keys&gt;&lt;key app="EN" db-id="wrp5zvp05zppzueewsvxvp95d5r5xpvp20wd" timestamp="1527163036"&gt;49&lt;/key&gt;&lt;/foreign-keys&gt;&lt;ref-type name="Journal Article"&gt;17&lt;/ref-type&gt;&lt;contributors&gt;&lt;authors&gt;&lt;author&gt;Pytorch.org&lt;/author&gt;&lt;/authors&gt;&lt;/contributors&gt;&lt;titles&gt;&lt;title&gt;torch.nn — PyTorch master documentation&lt;/title&gt;&lt;/titles&gt;&lt;dates&gt;&lt;/dates&gt;&lt;urls&gt;&lt;related-urls&gt;&lt;url&gt;https://pytorch.org/docs/master/nn.html#torch.nn.CrossEntropyLoss&lt;/url&gt;&lt;/related-urls&gt;&lt;/urls&gt;&lt;/record&gt;&lt;/Cite&gt;&lt;/EndNote&gt;</w:instrText>
      </w:r>
      <w:r w:rsidR="0014574D">
        <w:fldChar w:fldCharType="separate"/>
      </w:r>
      <w:r w:rsidR="00C016AF">
        <w:rPr>
          <w:noProof/>
        </w:rPr>
        <w:t>[14]</w:t>
      </w:r>
      <w:r w:rsidR="0014574D">
        <w:fldChar w:fldCharType="end"/>
      </w:r>
      <w:r w:rsidR="00F71820">
        <w:t xml:space="preserve"> which combined with the SoftMax</w:t>
      </w:r>
      <w:r w:rsidR="00D31292">
        <w:t xml:space="preserve"> is used as the loss function</w:t>
      </w:r>
      <w:r w:rsidR="00F71820">
        <w:t xml:space="preserve"> to</w:t>
      </w:r>
      <w:r w:rsidR="008F6999">
        <w:t xml:space="preserve"> calculate the differences between the output values of </w:t>
      </w:r>
      <w:r w:rsidR="00A0258C">
        <w:t xml:space="preserve">the </w:t>
      </w:r>
      <w:r w:rsidR="008F6999">
        <w:t>model and the a</w:t>
      </w:r>
      <w:r w:rsidR="000C4AB0">
        <w:t>ctual target value;</w:t>
      </w:r>
      <w:r w:rsidR="008F6999">
        <w:t xml:space="preserve"> then the gradient </w:t>
      </w:r>
      <w:r w:rsidR="000C4AB0">
        <w:t xml:space="preserve">of </w:t>
      </w:r>
      <w:r w:rsidR="00A0258C">
        <w:t>cross-entropy will be derived</w:t>
      </w:r>
      <w:r w:rsidR="000C4AB0">
        <w:t xml:space="preserve"> through backpropaga</w:t>
      </w:r>
      <w:r w:rsidR="00A0258C">
        <w:t>tion and fed to the Adam optimis</w:t>
      </w:r>
      <w:r w:rsidR="000C4AB0">
        <w:t>er</w:t>
      </w:r>
      <w:r w:rsidR="00F71820">
        <w:t>:</w:t>
      </w:r>
    </w:p>
    <w:p w14:paraId="6154D33A" w14:textId="4B8C8AEF" w:rsidR="00F71820" w:rsidRPr="0014574D" w:rsidRDefault="00F71820" w:rsidP="004B5B08">
      <w:pPr>
        <w:jc w:val="right"/>
        <w:rPr>
          <w:lang w:val="en-AU" w:eastAsia="zh-CN"/>
        </w:rPr>
      </w:pPr>
      <m:oMath>
        <m:r>
          <w:rPr>
            <w:rFonts w:ascii="Cambria Math" w:hAnsi="Cambria Math"/>
            <w:lang w:val="en-AU" w:eastAsia="zh-CN"/>
          </w:rPr>
          <m:t>Loss</m:t>
        </m:r>
        <m:d>
          <m:dPr>
            <m:ctrlPr>
              <w:rPr>
                <w:rFonts w:ascii="Cambria Math" w:hAnsi="Cambria Math"/>
                <w:i/>
                <w:lang w:val="en-AU" w:eastAsia="zh-CN"/>
              </w:rPr>
            </m:ctrlPr>
          </m:dPr>
          <m:e>
            <m:r>
              <w:rPr>
                <w:rFonts w:ascii="Cambria Math" w:hAnsi="Cambria Math"/>
                <w:lang w:val="en-AU" w:eastAsia="zh-CN"/>
              </w:rPr>
              <m:t>x,class</m:t>
            </m:r>
          </m:e>
        </m:d>
        <m:r>
          <w:rPr>
            <w:rFonts w:ascii="Cambria Math" w:hAnsi="Cambria Math"/>
            <w:lang w:val="en-AU" w:eastAsia="zh-CN"/>
          </w:rPr>
          <m:t>=-</m:t>
        </m:r>
        <m:func>
          <m:funcPr>
            <m:ctrlPr>
              <w:rPr>
                <w:rFonts w:ascii="Cambria Math" w:hAnsi="Cambria Math"/>
                <w:lang w:val="en-AU" w:eastAsia="zh-CN"/>
              </w:rPr>
            </m:ctrlPr>
          </m:funcPr>
          <m:fName>
            <m:r>
              <m:rPr>
                <m:sty m:val="p"/>
              </m:rPr>
              <w:rPr>
                <w:rFonts w:ascii="Cambria Math" w:hAnsi="Cambria Math"/>
                <w:lang w:val="en-AU" w:eastAsia="zh-CN"/>
              </w:rPr>
              <m:t>log</m:t>
            </m:r>
            <m:ctrlPr>
              <w:rPr>
                <w:rFonts w:ascii="Cambria Math" w:hAnsi="Cambria Math"/>
                <w:i/>
                <w:lang w:val="en-AU" w:eastAsia="zh-CN"/>
              </w:rPr>
            </m:ctrlPr>
          </m:fName>
          <m:e>
            <m:d>
              <m:dPr>
                <m:ctrlPr>
                  <w:rPr>
                    <w:rFonts w:ascii="Cambria Math" w:hAnsi="Cambria Math"/>
                    <w:i/>
                    <w:lang w:val="en-AU" w:eastAsia="zh-CN"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  <w:lang w:val="en-AU" w:eastAsia="zh-CN"/>
                      </w:rPr>
                    </m:ctrlPr>
                  </m:fPr>
                  <m:num>
                    <m:func>
                      <m:funcPr>
                        <m:ctrlPr>
                          <w:rPr>
                            <w:rFonts w:ascii="Cambria Math" w:hAnsi="Cambria Math"/>
                            <w:lang w:val="en-AU" w:eastAsia="zh-CN"/>
                          </w:rPr>
                        </m:ctrlPr>
                      </m:funcPr>
                      <m:fNam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AU" w:eastAsia="zh-CN"/>
                          </w:rPr>
                          <m:t>exp</m:t>
                        </m:r>
                      </m:fName>
                      <m:e>
                        <m:d>
                          <m:dPr>
                            <m:ctrlPr>
                              <w:rPr>
                                <w:rFonts w:ascii="Cambria Math" w:hAnsi="Cambria Math"/>
                                <w:i/>
                                <w:lang w:val="en-AU" w:eastAsia="zh-CN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AU" w:eastAsia="zh-CN"/>
                              </w:rPr>
                              <m:t>x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i/>
                                    <w:lang w:val="en-AU" w:eastAsia="zh-CN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AU" w:eastAsia="zh-CN"/>
                                  </w:rPr>
                                  <m:t>class</m:t>
                                </m:r>
                              </m:e>
                            </m:d>
                          </m:e>
                        </m:d>
                      </m:e>
                    </m:func>
                  </m:num>
                  <m:den>
                    <m:nary>
                      <m:naryPr>
                        <m:chr m:val="∑"/>
                        <m:limLoc m:val="undOvr"/>
                        <m:ctrlPr>
                          <w:rPr>
                            <w:rFonts w:ascii="Cambria Math" w:hAnsi="Cambria Math"/>
                            <w:i/>
                            <w:lang w:val="en-AU" w:eastAsia="zh-CN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  <w:lang w:val="en-AU" w:eastAsia="zh-CN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lang w:val="en-AU" w:eastAsia="zh-CN"/>
                          </w:rPr>
                          <m:t>n</m:t>
                        </m:r>
                      </m:sup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  <w:lang w:val="en-AU" w:eastAsia="zh-CN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AU" w:eastAsia="zh-CN"/>
                              </w:rPr>
                              <m:t>exp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lang w:val="en-AU" w:eastAsia="zh-CN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AU" w:eastAsia="zh-CN"/>
                                  </w:rPr>
                                  <m:t>x</m:t>
                                </m:r>
                                <m:d>
                                  <m:dPr>
                                    <m:begChr m:val="["/>
                                    <m:endChr m:val="]"/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lang w:val="en-AU" w:eastAsia="zh-CN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  <w:lang w:val="en-AU" w:eastAsia="zh-CN"/>
                                      </w:rPr>
                                      <m:t>i</m:t>
                                    </m:r>
                                  </m:e>
                                </m:d>
                              </m:e>
                            </m:d>
                          </m:e>
                        </m:func>
                      </m:e>
                    </m:nary>
                  </m:den>
                </m:f>
              </m:e>
            </m:d>
          </m:e>
        </m:func>
      </m:oMath>
      <w:r w:rsidR="004B5B08">
        <w:rPr>
          <w:lang w:val="en-AU" w:eastAsia="zh-CN"/>
        </w:rPr>
        <w:t xml:space="preserve">               </w:t>
      </w:r>
      <w:r w:rsidR="00E04B68">
        <w:rPr>
          <w:b/>
          <w:lang w:val="en-AU" w:eastAsia="zh-CN"/>
        </w:rPr>
        <w:t>(11</w:t>
      </w:r>
      <w:r w:rsidR="004B5B08" w:rsidRPr="004B5B08">
        <w:rPr>
          <w:b/>
          <w:lang w:val="en-AU" w:eastAsia="zh-CN"/>
        </w:rPr>
        <w:t>)</w:t>
      </w:r>
    </w:p>
    <w:p w14:paraId="2C975D0F" w14:textId="7850FC84" w:rsidR="0014574D" w:rsidRPr="005D7BE7" w:rsidRDefault="00EC4FEE" w:rsidP="00833F6C">
      <w:pPr>
        <w:rPr>
          <w:lang w:val="en-AU" w:eastAsia="zh-CN"/>
        </w:rPr>
      </w:pPr>
      <w:r>
        <w:rPr>
          <w:lang w:val="en-AU" w:eastAsia="zh-CN"/>
        </w:rPr>
        <w:t xml:space="preserve">There are n classes. </w:t>
      </w:r>
      <w:r w:rsidR="0014574D">
        <w:rPr>
          <w:lang w:val="en-AU" w:eastAsia="zh-CN"/>
        </w:rPr>
        <w:t xml:space="preserve">The x is the output given by the deep learning model, the class is the target </w:t>
      </w:r>
      <w:r>
        <w:rPr>
          <w:lang w:val="en-AU" w:eastAsia="zh-CN"/>
        </w:rPr>
        <w:t>output.</w:t>
      </w:r>
    </w:p>
    <w:p w14:paraId="4881D1CA" w14:textId="363E8A28" w:rsidR="002F1EF9" w:rsidRPr="009A3755" w:rsidRDefault="00EA6BA2" w:rsidP="002F1EF9">
      <w:pPr>
        <w:pStyle w:val="heading20"/>
        <w:outlineLvl w:val="0"/>
      </w:pPr>
      <w:r>
        <w:t>2</w:t>
      </w:r>
      <w:r w:rsidR="002F1EF9">
        <w:t>.3   Model Testing</w:t>
      </w:r>
      <w:r w:rsidR="002F1EF9" w:rsidRPr="009A3755">
        <w:t xml:space="preserve"> </w:t>
      </w:r>
      <w:r w:rsidR="00E63116">
        <w:t xml:space="preserve">and </w:t>
      </w:r>
      <w:r w:rsidR="00782CA6">
        <w:t>Validation</w:t>
      </w:r>
    </w:p>
    <w:p w14:paraId="5FA20C07" w14:textId="0171DFC7" w:rsidR="003D6BB1" w:rsidRPr="00F86C0C" w:rsidRDefault="009462AC" w:rsidP="00E63116">
      <w:pPr>
        <w:ind w:firstLine="0"/>
        <w:rPr>
          <w:lang w:val="en-AU" w:eastAsia="zh-CN"/>
        </w:rPr>
      </w:pPr>
      <w:r>
        <w:rPr>
          <w:lang w:val="en-AU" w:eastAsia="zh-CN"/>
        </w:rPr>
        <w:t xml:space="preserve">This paper adopts hold-out validation method </w:t>
      </w:r>
      <w:r>
        <w:rPr>
          <w:lang w:val="en-AU" w:eastAsia="zh-CN"/>
        </w:rPr>
        <w:fldChar w:fldCharType="begin"/>
      </w:r>
      <w:r w:rsidR="00C016AF">
        <w:rPr>
          <w:lang w:val="en-AU" w:eastAsia="zh-CN"/>
        </w:rPr>
        <w:instrText xml:space="preserve"> ADDIN EN.CITE &lt;EndNote&gt;&lt;Cite&gt;&lt;Author&gt;Refaeilzadeh&lt;/Author&gt;&lt;Year&gt;2009&lt;/Year&gt;&lt;RecNum&gt;24&lt;/RecNum&gt;&lt;DisplayText&gt;[15]&lt;/DisplayText&gt;&lt;record&gt;&lt;rec-number&gt;24&lt;/rec-number&gt;&lt;foreign-keys&gt;&lt;key app="EN" db-id="wrp5zvp05zppzueewsvxvp95d5r5xpvp20wd" timestamp="1524919599"&gt;24&lt;/key&gt;&lt;/foreign-keys&gt;&lt;ref-type name="Book Section"&gt;5&lt;/ref-type&gt;&lt;contributors&gt;&lt;authors&gt;&lt;author&gt;Refaeilzadeh, Payam&lt;/author&gt;&lt;author&gt;Tang, Lei&lt;/author&gt;&lt;author&gt;Liu, Huan&lt;/author&gt;&lt;/authors&gt;&lt;secondary-authors&gt;&lt;author&gt;Liu, Ling&lt;/author&gt;&lt;author&gt;ÖZsu, M. Tamer&lt;/author&gt;&lt;/secondary-authors&gt;&lt;/contributors&gt;&lt;titles&gt;&lt;title&gt;Cross-Validation&lt;/title&gt;&lt;secondary-title&gt;Encyclopedia of Database Systems&lt;/secondary-title&gt;&lt;/titles&gt;&lt;pages&gt;532-538&lt;/pages&gt;&lt;dates&gt;&lt;year&gt;2009&lt;/year&gt;&lt;/dates&gt;&lt;pub-location&gt;Boston, MA&lt;/pub-location&gt;&lt;publisher&gt;Springer US&lt;/publisher&gt;&lt;isbn&gt;978-0-387-39940-9&lt;/isbn&gt;&lt;label&gt;Refaeilzadeh2009&lt;/label&gt;&lt;urls&gt;&lt;related-urls&gt;&lt;url&gt;https://doi.org/10.1007/978-0-387-39940-9_565&lt;/url&gt;&lt;/related-urls&gt;&lt;/urls&gt;&lt;electronic-resource-num&gt;10.1007/978-0-387-39940-9_565&lt;/electronic-resource-num&gt;&lt;/record&gt;&lt;/Cite&gt;&lt;/EndNote&gt;</w:instrText>
      </w:r>
      <w:r>
        <w:rPr>
          <w:lang w:val="en-AU" w:eastAsia="zh-CN"/>
        </w:rPr>
        <w:fldChar w:fldCharType="separate"/>
      </w:r>
      <w:r w:rsidR="00C016AF">
        <w:rPr>
          <w:noProof/>
          <w:lang w:val="en-AU" w:eastAsia="zh-CN"/>
        </w:rPr>
        <w:t>[15]</w:t>
      </w:r>
      <w:r>
        <w:rPr>
          <w:lang w:val="en-AU" w:eastAsia="zh-CN"/>
        </w:rPr>
        <w:fldChar w:fldCharType="end"/>
      </w:r>
      <w:r>
        <w:rPr>
          <w:lang w:val="en-AU" w:eastAsia="zh-CN"/>
        </w:rPr>
        <w:t>, which means that validation and testing use the same data set, whi</w:t>
      </w:r>
      <w:r w:rsidR="00A0258C">
        <w:rPr>
          <w:lang w:val="en-AU" w:eastAsia="zh-CN"/>
        </w:rPr>
        <w:t>ch is 20% of data. The reason for</w:t>
      </w:r>
      <w:r>
        <w:rPr>
          <w:lang w:val="en-AU" w:eastAsia="zh-CN"/>
        </w:rPr>
        <w:t xml:space="preserve"> using</w:t>
      </w:r>
      <w:r w:rsidR="00A0258C">
        <w:rPr>
          <w:lang w:val="en-AU" w:eastAsia="zh-CN"/>
        </w:rPr>
        <w:t xml:space="preserve"> hold-out is it can have more straightforward</w:t>
      </w:r>
      <w:r>
        <w:rPr>
          <w:lang w:val="en-AU" w:eastAsia="zh-CN"/>
        </w:rPr>
        <w:t xml:space="preserve"> implementation than other validation appro</w:t>
      </w:r>
      <w:r w:rsidR="00A0258C">
        <w:rPr>
          <w:lang w:val="en-AU" w:eastAsia="zh-CN"/>
        </w:rPr>
        <w:t>aches (e.g. 10-folder cross-</w:t>
      </w:r>
      <w:r>
        <w:rPr>
          <w:lang w:val="en-AU" w:eastAsia="zh-CN"/>
        </w:rPr>
        <w:t xml:space="preserve">validation) and avoid using the duplicated data from the training set </w:t>
      </w:r>
      <w:r>
        <w:rPr>
          <w:lang w:val="en-AU" w:eastAsia="zh-CN"/>
        </w:rPr>
        <w:fldChar w:fldCharType="begin"/>
      </w:r>
      <w:r w:rsidR="00C016AF">
        <w:rPr>
          <w:lang w:val="en-AU" w:eastAsia="zh-CN"/>
        </w:rPr>
        <w:instrText xml:space="preserve"> ADDIN EN.CITE &lt;EndNote&gt;&lt;Cite&gt;&lt;Author&gt;Refaeilzadeh&lt;/Author&gt;&lt;Year&gt;2009&lt;/Year&gt;&lt;RecNum&gt;24&lt;/RecNum&gt;&lt;DisplayText&gt;[15]&lt;/DisplayText&gt;&lt;record&gt;&lt;rec-number&gt;24&lt;/rec-number&gt;&lt;foreign-keys&gt;&lt;key app="EN" db-id="wrp5zvp05zppzueewsvxvp95d5r5xpvp20wd" timestamp="1524919599"&gt;24&lt;/key&gt;&lt;/foreign-keys&gt;&lt;ref-type name="Book Section"&gt;5&lt;/ref-type&gt;&lt;contributors&gt;&lt;authors&gt;&lt;author&gt;Refaeilzadeh, Payam&lt;/author&gt;&lt;author&gt;Tang, Lei&lt;/author&gt;&lt;author&gt;Liu, Huan&lt;/author&gt;&lt;/authors&gt;&lt;secondary-authors&gt;&lt;author&gt;Liu, Ling&lt;/author&gt;&lt;author&gt;ÖZsu, M. Tamer&lt;/author&gt;&lt;/secondary-authors&gt;&lt;/contributors&gt;&lt;titles&gt;&lt;title&gt;Cross-Validation&lt;/title&gt;&lt;secondary-title&gt;Encyclopedia of Database Systems&lt;/secondary-title&gt;&lt;/titles&gt;&lt;pages&gt;532-538&lt;/pages&gt;&lt;dates&gt;&lt;year&gt;2009&lt;/year&gt;&lt;/dates&gt;&lt;pub-location&gt;Boston, MA&lt;/pub-location&gt;&lt;publisher&gt;Springer US&lt;/publisher&gt;&lt;isbn&gt;978-0-387-39940-9&lt;/isbn&gt;&lt;label&gt;Refaeilzadeh2009&lt;/label&gt;&lt;urls&gt;&lt;related-urls&gt;&lt;url&gt;https://doi.org/10.1007/978-0-387-39940-9_565&lt;/url&gt;&lt;/related-urls&gt;&lt;/urls&gt;&lt;electronic-resource-num&gt;10.1007/978-0-387-39940-9_565&lt;/electronic-resource-num&gt;&lt;/record&gt;&lt;/Cite&gt;&lt;/EndNote&gt;</w:instrText>
      </w:r>
      <w:r>
        <w:rPr>
          <w:lang w:val="en-AU" w:eastAsia="zh-CN"/>
        </w:rPr>
        <w:fldChar w:fldCharType="separate"/>
      </w:r>
      <w:r w:rsidR="00C016AF">
        <w:rPr>
          <w:noProof/>
          <w:lang w:val="en-AU" w:eastAsia="zh-CN"/>
        </w:rPr>
        <w:t>[15]</w:t>
      </w:r>
      <w:r>
        <w:rPr>
          <w:lang w:val="en-AU" w:eastAsia="zh-CN"/>
        </w:rPr>
        <w:fldChar w:fldCharType="end"/>
      </w:r>
      <w:r>
        <w:rPr>
          <w:lang w:val="en-AU" w:eastAsia="zh-CN"/>
        </w:rPr>
        <w:t xml:space="preserve">. </w:t>
      </w:r>
      <w:r w:rsidR="00A0258C">
        <w:rPr>
          <w:lang w:val="en-AU" w:eastAsia="zh-CN"/>
        </w:rPr>
        <w:t>By utilising</w:t>
      </w:r>
      <w:r w:rsidR="005E75E6">
        <w:rPr>
          <w:lang w:val="en-AU" w:eastAsia="zh-CN"/>
        </w:rPr>
        <w:t xml:space="preserve"> the hold-out, the loss values of testing/validation and training after each epoch can be stored in the middle of process, thus, these loss values can draw a loss graph to display if a model is overfitting or underfitting. The beginning</w:t>
      </w:r>
      <w:r w:rsidR="00A0258C">
        <w:rPr>
          <w:lang w:val="en-AU" w:eastAsia="zh-CN"/>
        </w:rPr>
        <w:t xml:space="preserve"> epoch was set to 1500</w:t>
      </w:r>
      <w:r w:rsidR="005E75E6">
        <w:rPr>
          <w:lang w:val="en-AU" w:eastAsia="zh-CN"/>
        </w:rPr>
        <w:t xml:space="preserve"> after several testing the epoch was corrected to 30.</w:t>
      </w:r>
    </w:p>
    <w:p w14:paraId="3759FE70" w14:textId="7726961D" w:rsidR="00E63116" w:rsidRDefault="00E63116" w:rsidP="00F86C0C">
      <w:r w:rsidRPr="00F86C0C">
        <w:t>F</w:t>
      </w:r>
      <w:r w:rsidR="005E75E6">
        <w:t>1</w:t>
      </w:r>
      <w:r w:rsidRPr="00F86C0C">
        <w:t>-score</w:t>
      </w:r>
      <w:r w:rsidR="00A0258C">
        <w:t xml:space="preserve"> can evaluate the accuracy of this LSTM model</w:t>
      </w:r>
      <w:r w:rsidR="00782CA6" w:rsidRPr="00F86C0C">
        <w:t xml:space="preserve"> </w:t>
      </w:r>
      <w:r w:rsidR="00782CA6" w:rsidRPr="00F86C0C">
        <w:fldChar w:fldCharType="begin"/>
      </w:r>
      <w:r w:rsidR="00C016AF">
        <w:instrText xml:space="preserve"> ADDIN EN.CITE &lt;EndNote&gt;&lt;Cite&gt;&lt;Author&gt;Fawcett&lt;/Author&gt;&lt;Year&gt;2006&lt;/Year&gt;&lt;RecNum&gt;26&lt;/RecNum&gt;&lt;DisplayText&gt;[16]&lt;/DisplayText&gt;&lt;record&gt;&lt;rec-number&gt;26&lt;/rec-number&gt;&lt;foreign-keys&gt;&lt;key app="EN" db-id="wrp5zvp05zppzueewsvxvp95d5r5xpvp20wd" timestamp="1525000096"&gt;26&lt;/key&gt;&lt;/foreign-keys&gt;&lt;ref-type name="Journal Article"&gt;17&lt;/ref-type&gt;&lt;contributors&gt;&lt;authors&gt;&lt;author&gt;Tom Fawcett&lt;/author&gt;&lt;/authors&gt;&lt;/contributors&gt;&lt;titles&gt;&lt;title&gt;An introduction to ROC analysis&lt;/title&gt;&lt;secondary-title&gt;Pattern Recogn. Lett.&lt;/secondary-title&gt;&lt;/titles&gt;&lt;periodical&gt;&lt;full-title&gt;Pattern Recogn. Lett.&lt;/full-title&gt;&lt;/periodical&gt;&lt;pages&gt;861-874&lt;/pages&gt;&lt;volume&gt;27&lt;/volume&gt;&lt;number&gt;8&lt;/number&gt;&lt;dates&gt;&lt;year&gt;2006&lt;/year&gt;&lt;/dates&gt;&lt;isbn&gt;0167-8655&lt;/isbn&gt;&lt;urls&gt;&lt;/urls&gt;&lt;custom1&gt;1159475&lt;/custom1&gt;&lt;electronic-resource-num&gt;10.1016/j.patrec.2005.10.010&lt;/electronic-resource-num&gt;&lt;/record&gt;&lt;/Cite&gt;&lt;/EndNote&gt;</w:instrText>
      </w:r>
      <w:r w:rsidR="00782CA6" w:rsidRPr="00F86C0C">
        <w:fldChar w:fldCharType="separate"/>
      </w:r>
      <w:r w:rsidR="00C016AF">
        <w:rPr>
          <w:noProof/>
        </w:rPr>
        <w:t>[16]</w:t>
      </w:r>
      <w:r w:rsidR="00782CA6" w:rsidRPr="00F86C0C">
        <w:fldChar w:fldCharType="end"/>
      </w:r>
      <w:r w:rsidR="00782CA6" w:rsidRPr="00F86C0C">
        <w:t>, where “tp” means all prediction and actual values are negative, “fn” means prediction is positive while actual value is negative, “fp” has opposite meaning of “fn”</w:t>
      </w:r>
      <w:r w:rsidRPr="00F86C0C">
        <w:t>:</w:t>
      </w:r>
    </w:p>
    <w:p w14:paraId="1EAF04B6" w14:textId="77777777" w:rsidR="00433949" w:rsidRPr="00F86C0C" w:rsidRDefault="00433949" w:rsidP="00F86C0C"/>
    <w:p w14:paraId="011DD359" w14:textId="1E27CAD6" w:rsidR="00E63116" w:rsidRPr="00E63116" w:rsidRDefault="00A43A07" w:rsidP="00433949">
      <w:pPr>
        <w:ind w:firstLine="0"/>
        <w:jc w:val="right"/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score</m:t>
            </m:r>
          </m:sub>
        </m:sSub>
        <m:r>
          <w:rPr>
            <w:rFonts w:ascii="Cambria Math" w:hAnsi="Cambria Math"/>
          </w:rPr>
          <m:t xml:space="preserve">= 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2</m:t>
            </m:r>
          </m:num>
          <m:den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/>
                  </w:rPr>
                  <m:t>1</m:t>
                </m:r>
              </m:num>
              <m:den>
                <m:r>
                  <w:rPr>
                    <w:rFonts w:ascii="Cambria Math" w:hAnsi="Cambria Math"/>
                  </w:rPr>
                  <m:t>recall</m:t>
                </m:r>
              </m:den>
            </m:f>
            <m:r>
              <w:rPr>
                <w:rFonts w:ascii="Cambria Math" w:hAnsi="Cambria Math"/>
              </w:rPr>
              <m:t>+</m:t>
            </m:r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/>
                  </w:rPr>
                  <m:t>1</m:t>
                </m:r>
              </m:num>
              <m:den>
                <m:r>
                  <w:rPr>
                    <w:rFonts w:ascii="Cambria Math" w:hAnsi="Cambria Math"/>
                  </w:rPr>
                  <m:t>precision</m:t>
                </m:r>
              </m:den>
            </m:f>
          </m:den>
        </m:f>
      </m:oMath>
      <w:r w:rsidR="00433949">
        <w:t xml:space="preserve">                        </w:t>
      </w:r>
      <w:r w:rsidR="00E04B68">
        <w:rPr>
          <w:b/>
        </w:rPr>
        <w:t>(12</w:t>
      </w:r>
      <w:r w:rsidR="00433949" w:rsidRPr="00433949">
        <w:rPr>
          <w:b/>
        </w:rPr>
        <w:t>)</w:t>
      </w:r>
    </w:p>
    <w:p w14:paraId="0D17E9F8" w14:textId="6977772E" w:rsidR="00E63116" w:rsidRDefault="00E63116" w:rsidP="00E63116">
      <w:pPr>
        <w:ind w:firstLine="0"/>
      </w:pPr>
    </w:p>
    <w:p w14:paraId="2724005F" w14:textId="1AC38F60" w:rsidR="00E63116" w:rsidRPr="00E63116" w:rsidRDefault="00E63116" w:rsidP="00433949">
      <w:pPr>
        <w:ind w:firstLine="0"/>
        <w:jc w:val="right"/>
      </w:pPr>
      <m:oMath>
        <m:r>
          <w:rPr>
            <w:rFonts w:ascii="Cambria Math" w:hAnsi="Cambria Math"/>
          </w:rPr>
          <m:t xml:space="preserve">recall= 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tp</m:t>
            </m:r>
          </m:num>
          <m:den>
            <m:r>
              <w:rPr>
                <w:rFonts w:ascii="Cambria Math" w:hAnsi="Cambria Math"/>
              </w:rPr>
              <m:t>tp+fn</m:t>
            </m:r>
          </m:den>
        </m:f>
      </m:oMath>
      <w:r w:rsidR="00433949">
        <w:t xml:space="preserve">                           </w:t>
      </w:r>
      <w:r w:rsidR="00E04B68">
        <w:rPr>
          <w:b/>
        </w:rPr>
        <w:t>(13</w:t>
      </w:r>
      <w:r w:rsidR="00433949" w:rsidRPr="00433949">
        <w:rPr>
          <w:b/>
        </w:rPr>
        <w:t>)</w:t>
      </w:r>
    </w:p>
    <w:p w14:paraId="60CD2B75" w14:textId="3A09010B" w:rsidR="00E63116" w:rsidRDefault="00E63116" w:rsidP="00E63116">
      <w:pPr>
        <w:ind w:firstLine="0"/>
      </w:pPr>
    </w:p>
    <w:p w14:paraId="0679DF29" w14:textId="6606BE08" w:rsidR="00E63116" w:rsidRPr="00433949" w:rsidRDefault="00E63116" w:rsidP="00433949">
      <w:pPr>
        <w:ind w:firstLine="0"/>
        <w:jc w:val="right"/>
        <w:rPr>
          <w:b/>
        </w:rPr>
      </w:pPr>
      <m:oMath>
        <m:r>
          <w:rPr>
            <w:rFonts w:ascii="Cambria Math" w:hAnsi="Cambria Math"/>
          </w:rPr>
          <m:t xml:space="preserve">precision= 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tp</m:t>
            </m:r>
          </m:num>
          <m:den>
            <m:r>
              <w:rPr>
                <w:rFonts w:ascii="Cambria Math" w:hAnsi="Cambria Math"/>
              </w:rPr>
              <m:t>tp+fp</m:t>
            </m:r>
          </m:den>
        </m:f>
      </m:oMath>
      <w:r w:rsidR="00433949">
        <w:t xml:space="preserve">                         </w:t>
      </w:r>
      <w:r w:rsidR="00E04B68">
        <w:rPr>
          <w:b/>
        </w:rPr>
        <w:t>(14</w:t>
      </w:r>
      <w:r w:rsidR="00433949" w:rsidRPr="00433949">
        <w:rPr>
          <w:b/>
        </w:rPr>
        <w:t>)</w:t>
      </w:r>
    </w:p>
    <w:p w14:paraId="63477C8B" w14:textId="67972F74" w:rsidR="002F1EF9" w:rsidRDefault="002F1EF9" w:rsidP="00E63116">
      <w:r w:rsidRPr="009B1D59">
        <w:t xml:space="preserve">. </w:t>
      </w:r>
    </w:p>
    <w:p w14:paraId="0A84C155" w14:textId="443F057A" w:rsidR="00833F6C" w:rsidRDefault="00EA6BA2" w:rsidP="00E85A60">
      <w:pPr>
        <w:pStyle w:val="heading10"/>
        <w:outlineLvl w:val="0"/>
      </w:pPr>
      <w:r>
        <w:lastRenderedPageBreak/>
        <w:t>3</w:t>
      </w:r>
      <w:r w:rsidR="00833F6C" w:rsidRPr="009A3755">
        <w:t xml:space="preserve">   </w:t>
      </w:r>
      <w:r w:rsidR="00833F6C">
        <w:t xml:space="preserve">Results </w:t>
      </w:r>
    </w:p>
    <w:p w14:paraId="68AEDF30" w14:textId="77777777" w:rsidR="00280BC1" w:rsidRPr="00A43A07" w:rsidRDefault="00280BC1" w:rsidP="00280BC1"/>
    <w:p w14:paraId="17B5317F" w14:textId="77777777" w:rsidR="00280BC1" w:rsidRPr="00A43A07" w:rsidRDefault="00280BC1" w:rsidP="00280BC1">
      <w:pPr>
        <w:ind w:firstLine="0"/>
        <w:jc w:val="center"/>
        <w:rPr>
          <w:sz w:val="18"/>
          <w:szCs w:val="18"/>
        </w:rPr>
      </w:pPr>
      <w:r>
        <w:t xml:space="preserve"> </w:t>
      </w:r>
      <w:r>
        <w:rPr>
          <w:b/>
          <w:sz w:val="18"/>
          <w:szCs w:val="18"/>
        </w:rPr>
        <w:t>Table</w:t>
      </w:r>
      <w:r w:rsidRPr="00A54DE9">
        <w:rPr>
          <w:b/>
          <w:sz w:val="18"/>
          <w:szCs w:val="18"/>
        </w:rPr>
        <w:t xml:space="preserve">. </w:t>
      </w:r>
      <w:r>
        <w:rPr>
          <w:b/>
          <w:sz w:val="18"/>
          <w:szCs w:val="18"/>
        </w:rPr>
        <w:t>3</w:t>
      </w:r>
      <w:r>
        <w:rPr>
          <w:b/>
        </w:rPr>
        <w:t xml:space="preserve"> </w:t>
      </w:r>
      <w:r>
        <w:rPr>
          <w:sz w:val="18"/>
          <w:szCs w:val="18"/>
        </w:rPr>
        <w:t>Summary of</w:t>
      </w:r>
      <w:r w:rsidRPr="00EE3C09">
        <w:rPr>
          <w:sz w:val="18"/>
          <w:szCs w:val="18"/>
        </w:rPr>
        <w:t xml:space="preserve"> </w:t>
      </w:r>
      <w:r>
        <w:rPr>
          <w:sz w:val="18"/>
          <w:szCs w:val="18"/>
        </w:rPr>
        <w:t>accuracies (F1-scores) from 2 experiments</w:t>
      </w:r>
    </w:p>
    <w:tbl>
      <w:tblPr>
        <w:tblStyle w:val="TableGrid"/>
        <w:tblW w:w="0" w:type="auto"/>
        <w:jc w:val="center"/>
        <w:tblBorders>
          <w:left w:val="none" w:sz="0" w:space="0" w:color="auto"/>
        </w:tblBorders>
        <w:tblLook w:val="04A0" w:firstRow="1" w:lastRow="0" w:firstColumn="1" w:lastColumn="0" w:noHBand="0" w:noVBand="1"/>
      </w:tblPr>
      <w:tblGrid>
        <w:gridCol w:w="2335"/>
        <w:gridCol w:w="1209"/>
        <w:gridCol w:w="1276"/>
      </w:tblGrid>
      <w:tr w:rsidR="00280BC1" w14:paraId="0F16E5C7" w14:textId="77777777" w:rsidTr="00A0258C">
        <w:trPr>
          <w:jc w:val="center"/>
        </w:trPr>
        <w:tc>
          <w:tcPr>
            <w:tcW w:w="2335" w:type="dxa"/>
            <w:tcBorders>
              <w:right w:val="nil"/>
            </w:tcBorders>
            <w:shd w:val="clear" w:color="auto" w:fill="E7E6E6" w:themeFill="background2"/>
          </w:tcPr>
          <w:p w14:paraId="1D388EAF" w14:textId="77777777" w:rsidR="00280BC1" w:rsidRPr="00A54DE9" w:rsidRDefault="00280BC1" w:rsidP="00A0258C">
            <w:pPr>
              <w:ind w:firstLine="0"/>
              <w:jc w:val="left"/>
              <w:rPr>
                <w:b/>
                <w:sz w:val="18"/>
                <w:szCs w:val="18"/>
              </w:rPr>
            </w:pPr>
            <w:r>
              <w:rPr>
                <w:b/>
                <w:sz w:val="18"/>
                <w:szCs w:val="18"/>
              </w:rPr>
              <w:t>Grammatical Facial Expressions</w:t>
            </w:r>
          </w:p>
        </w:tc>
        <w:tc>
          <w:tcPr>
            <w:tcW w:w="1209" w:type="dxa"/>
            <w:tcBorders>
              <w:left w:val="nil"/>
              <w:right w:val="nil"/>
            </w:tcBorders>
            <w:shd w:val="clear" w:color="auto" w:fill="E7E6E6" w:themeFill="background2"/>
          </w:tcPr>
          <w:p w14:paraId="1DC6963C" w14:textId="77777777" w:rsidR="00280BC1" w:rsidRDefault="00280BC1" w:rsidP="00A0258C">
            <w:pPr>
              <w:ind w:firstLine="0"/>
              <w:jc w:val="left"/>
              <w:rPr>
                <w:b/>
                <w:sz w:val="18"/>
                <w:szCs w:val="18"/>
              </w:rPr>
            </w:pPr>
            <w:r>
              <w:rPr>
                <w:b/>
                <w:sz w:val="18"/>
                <w:szCs w:val="18"/>
              </w:rPr>
              <w:t>Accuracy A</w:t>
            </w:r>
          </w:p>
          <w:p w14:paraId="667E3A49" w14:textId="77777777" w:rsidR="00280BC1" w:rsidRPr="00A54DE9" w:rsidRDefault="00280BC1" w:rsidP="00A0258C">
            <w:pPr>
              <w:ind w:firstLine="0"/>
              <w:jc w:val="left"/>
              <w:rPr>
                <w:b/>
                <w:sz w:val="18"/>
                <w:szCs w:val="18"/>
              </w:rPr>
            </w:pPr>
            <w:r>
              <w:rPr>
                <w:b/>
                <w:sz w:val="18"/>
                <w:szCs w:val="18"/>
              </w:rPr>
              <w:t>(MLP)</w:t>
            </w:r>
          </w:p>
        </w:tc>
        <w:tc>
          <w:tcPr>
            <w:tcW w:w="1276" w:type="dxa"/>
            <w:tcBorders>
              <w:left w:val="nil"/>
              <w:right w:val="nil"/>
            </w:tcBorders>
            <w:shd w:val="clear" w:color="auto" w:fill="E7E6E6" w:themeFill="background2"/>
          </w:tcPr>
          <w:p w14:paraId="138EEF18" w14:textId="77777777" w:rsidR="00280BC1" w:rsidRDefault="00280BC1" w:rsidP="00A0258C">
            <w:pPr>
              <w:ind w:firstLine="0"/>
              <w:jc w:val="center"/>
              <w:rPr>
                <w:b/>
                <w:sz w:val="18"/>
                <w:szCs w:val="18"/>
              </w:rPr>
            </w:pPr>
            <w:r>
              <w:rPr>
                <w:b/>
                <w:sz w:val="18"/>
                <w:szCs w:val="18"/>
              </w:rPr>
              <w:t>Accuracy B</w:t>
            </w:r>
          </w:p>
          <w:p w14:paraId="6D7726C3" w14:textId="77777777" w:rsidR="00280BC1" w:rsidRPr="00A54DE9" w:rsidRDefault="00280BC1" w:rsidP="00A0258C">
            <w:pPr>
              <w:ind w:firstLine="0"/>
              <w:jc w:val="center"/>
              <w:rPr>
                <w:b/>
                <w:sz w:val="18"/>
                <w:szCs w:val="18"/>
              </w:rPr>
            </w:pPr>
            <w:r>
              <w:rPr>
                <w:b/>
                <w:sz w:val="18"/>
                <w:szCs w:val="18"/>
              </w:rPr>
              <w:t>(LSTM)</w:t>
            </w:r>
          </w:p>
        </w:tc>
      </w:tr>
      <w:tr w:rsidR="00280BC1" w14:paraId="293303CA" w14:textId="77777777" w:rsidTr="00A0258C">
        <w:trPr>
          <w:jc w:val="center"/>
        </w:trPr>
        <w:tc>
          <w:tcPr>
            <w:tcW w:w="2335" w:type="dxa"/>
            <w:tcBorders>
              <w:right w:val="nil"/>
            </w:tcBorders>
          </w:tcPr>
          <w:p w14:paraId="7C79BC29" w14:textId="77777777" w:rsidR="00280BC1" w:rsidRDefault="00280BC1" w:rsidP="00A0258C">
            <w:pPr>
              <w:pStyle w:val="NormalWeb"/>
            </w:pPr>
            <w:r>
              <w:rPr>
                <w:rFonts w:ascii="Times" w:hAnsi="Times"/>
                <w:sz w:val="18"/>
                <w:szCs w:val="18"/>
              </w:rPr>
              <w:t xml:space="preserve">Affirmative </w:t>
            </w:r>
          </w:p>
        </w:tc>
        <w:tc>
          <w:tcPr>
            <w:tcW w:w="1209" w:type="dxa"/>
            <w:tcBorders>
              <w:left w:val="nil"/>
              <w:right w:val="nil"/>
            </w:tcBorders>
          </w:tcPr>
          <w:p w14:paraId="65346BED" w14:textId="77777777" w:rsidR="00280BC1" w:rsidRDefault="00280BC1" w:rsidP="00A0258C">
            <w:pPr>
              <w:pStyle w:val="NormalWeb"/>
            </w:pPr>
            <w:r>
              <w:rPr>
                <w:rFonts w:ascii="Times" w:hAnsi="Times"/>
                <w:sz w:val="18"/>
                <w:szCs w:val="18"/>
              </w:rPr>
              <w:t xml:space="preserve">0.8773 </w:t>
            </w:r>
          </w:p>
        </w:tc>
        <w:tc>
          <w:tcPr>
            <w:tcW w:w="1276" w:type="dxa"/>
            <w:tcBorders>
              <w:left w:val="nil"/>
              <w:right w:val="nil"/>
            </w:tcBorders>
          </w:tcPr>
          <w:p w14:paraId="271D46D4" w14:textId="77777777" w:rsidR="00280BC1" w:rsidRPr="005C0E35" w:rsidRDefault="00280BC1" w:rsidP="00A0258C">
            <w:pPr>
              <w:pStyle w:val="xxxxxx"/>
            </w:pPr>
            <w:r w:rsidRPr="005C0E35">
              <w:t>0.9022</w:t>
            </w:r>
          </w:p>
        </w:tc>
      </w:tr>
      <w:tr w:rsidR="00280BC1" w14:paraId="3C081ED8" w14:textId="77777777" w:rsidTr="00A0258C">
        <w:trPr>
          <w:jc w:val="center"/>
        </w:trPr>
        <w:tc>
          <w:tcPr>
            <w:tcW w:w="2335" w:type="dxa"/>
            <w:tcBorders>
              <w:right w:val="nil"/>
            </w:tcBorders>
          </w:tcPr>
          <w:p w14:paraId="25252EE1" w14:textId="77777777" w:rsidR="00280BC1" w:rsidRDefault="00280BC1" w:rsidP="00A0258C">
            <w:pPr>
              <w:pStyle w:val="NormalWeb"/>
            </w:pPr>
            <w:r>
              <w:rPr>
                <w:rFonts w:ascii="Times" w:hAnsi="Times"/>
                <w:sz w:val="18"/>
                <w:szCs w:val="18"/>
              </w:rPr>
              <w:t>Conditional</w:t>
            </w:r>
          </w:p>
        </w:tc>
        <w:tc>
          <w:tcPr>
            <w:tcW w:w="1209" w:type="dxa"/>
            <w:tcBorders>
              <w:left w:val="nil"/>
              <w:right w:val="nil"/>
            </w:tcBorders>
          </w:tcPr>
          <w:p w14:paraId="1E84470E" w14:textId="77777777" w:rsidR="00280BC1" w:rsidRDefault="00280BC1" w:rsidP="00A0258C">
            <w:pPr>
              <w:pStyle w:val="NormalWeb"/>
            </w:pPr>
            <w:r>
              <w:rPr>
                <w:rFonts w:ascii="Times" w:hAnsi="Times"/>
                <w:sz w:val="18"/>
                <w:szCs w:val="18"/>
              </w:rPr>
              <w:t xml:space="preserve">0.9534 </w:t>
            </w:r>
          </w:p>
        </w:tc>
        <w:tc>
          <w:tcPr>
            <w:tcW w:w="1276" w:type="dxa"/>
            <w:tcBorders>
              <w:left w:val="nil"/>
              <w:right w:val="nil"/>
            </w:tcBorders>
          </w:tcPr>
          <w:p w14:paraId="53A6AB58" w14:textId="77777777" w:rsidR="00280BC1" w:rsidRPr="005C0E35" w:rsidRDefault="00280BC1" w:rsidP="00A0258C">
            <w:pPr>
              <w:pStyle w:val="xxxxxx"/>
            </w:pPr>
            <w:r w:rsidRPr="005C0E35">
              <w:t>0.8784</w:t>
            </w:r>
          </w:p>
        </w:tc>
      </w:tr>
      <w:tr w:rsidR="00280BC1" w14:paraId="6339049E" w14:textId="77777777" w:rsidTr="00A0258C">
        <w:trPr>
          <w:jc w:val="center"/>
        </w:trPr>
        <w:tc>
          <w:tcPr>
            <w:tcW w:w="2335" w:type="dxa"/>
            <w:tcBorders>
              <w:right w:val="nil"/>
            </w:tcBorders>
          </w:tcPr>
          <w:p w14:paraId="1E941013" w14:textId="77777777" w:rsidR="00280BC1" w:rsidRDefault="00280BC1" w:rsidP="00A0258C">
            <w:pPr>
              <w:pStyle w:val="NormalWeb"/>
            </w:pPr>
            <w:r>
              <w:rPr>
                <w:rFonts w:ascii="Times" w:hAnsi="Times"/>
                <w:sz w:val="18"/>
                <w:szCs w:val="18"/>
              </w:rPr>
              <w:t>Doubt Question</w:t>
            </w:r>
          </w:p>
        </w:tc>
        <w:tc>
          <w:tcPr>
            <w:tcW w:w="1209" w:type="dxa"/>
            <w:tcBorders>
              <w:left w:val="nil"/>
              <w:right w:val="nil"/>
            </w:tcBorders>
          </w:tcPr>
          <w:p w14:paraId="313966F2" w14:textId="77777777" w:rsidR="00280BC1" w:rsidRDefault="00280BC1" w:rsidP="00A0258C">
            <w:pPr>
              <w:pStyle w:val="NormalWeb"/>
            </w:pPr>
            <w:r>
              <w:rPr>
                <w:rFonts w:ascii="Times" w:hAnsi="Times"/>
                <w:sz w:val="18"/>
                <w:szCs w:val="18"/>
              </w:rPr>
              <w:t xml:space="preserve">0.9700 </w:t>
            </w:r>
          </w:p>
        </w:tc>
        <w:tc>
          <w:tcPr>
            <w:tcW w:w="1276" w:type="dxa"/>
            <w:tcBorders>
              <w:left w:val="nil"/>
              <w:right w:val="nil"/>
            </w:tcBorders>
          </w:tcPr>
          <w:p w14:paraId="022F14AE" w14:textId="77777777" w:rsidR="00280BC1" w:rsidRPr="005C0E35" w:rsidRDefault="00280BC1" w:rsidP="00A0258C">
            <w:pPr>
              <w:pStyle w:val="xxxxxx"/>
            </w:pPr>
            <w:r w:rsidRPr="005C0E35">
              <w:t>0.9416</w:t>
            </w:r>
          </w:p>
        </w:tc>
      </w:tr>
      <w:tr w:rsidR="00280BC1" w14:paraId="68BFAFEE" w14:textId="77777777" w:rsidTr="00A0258C">
        <w:trPr>
          <w:jc w:val="center"/>
        </w:trPr>
        <w:tc>
          <w:tcPr>
            <w:tcW w:w="2335" w:type="dxa"/>
            <w:tcBorders>
              <w:right w:val="nil"/>
            </w:tcBorders>
          </w:tcPr>
          <w:p w14:paraId="1D72FE17" w14:textId="77777777" w:rsidR="00280BC1" w:rsidRDefault="00280BC1" w:rsidP="00A0258C">
            <w:pPr>
              <w:pStyle w:val="NormalWeb"/>
            </w:pPr>
            <w:r>
              <w:rPr>
                <w:rFonts w:ascii="Times" w:hAnsi="Times"/>
                <w:sz w:val="18"/>
                <w:szCs w:val="18"/>
              </w:rPr>
              <w:t>Emphasis</w:t>
            </w:r>
          </w:p>
        </w:tc>
        <w:tc>
          <w:tcPr>
            <w:tcW w:w="1209" w:type="dxa"/>
            <w:tcBorders>
              <w:left w:val="nil"/>
              <w:right w:val="nil"/>
            </w:tcBorders>
          </w:tcPr>
          <w:p w14:paraId="5F8A76EB" w14:textId="77777777" w:rsidR="00280BC1" w:rsidRDefault="00280BC1" w:rsidP="00A0258C">
            <w:pPr>
              <w:ind w:firstLine="0"/>
            </w:pPr>
            <w:r>
              <w:t>-</w:t>
            </w:r>
          </w:p>
        </w:tc>
        <w:tc>
          <w:tcPr>
            <w:tcW w:w="1276" w:type="dxa"/>
            <w:tcBorders>
              <w:left w:val="nil"/>
              <w:right w:val="nil"/>
            </w:tcBorders>
          </w:tcPr>
          <w:p w14:paraId="5E0108E9" w14:textId="77777777" w:rsidR="00280BC1" w:rsidRPr="005C0E35" w:rsidRDefault="00280BC1" w:rsidP="00A0258C">
            <w:pPr>
              <w:pStyle w:val="xxxxxx"/>
            </w:pPr>
            <w:r w:rsidRPr="005C0E35">
              <w:t>0.8696</w:t>
            </w:r>
          </w:p>
        </w:tc>
      </w:tr>
      <w:tr w:rsidR="00280BC1" w14:paraId="619CB6E7" w14:textId="77777777" w:rsidTr="00A0258C">
        <w:trPr>
          <w:jc w:val="center"/>
        </w:trPr>
        <w:tc>
          <w:tcPr>
            <w:tcW w:w="2335" w:type="dxa"/>
            <w:tcBorders>
              <w:right w:val="nil"/>
            </w:tcBorders>
          </w:tcPr>
          <w:p w14:paraId="1CCD1CC6" w14:textId="77777777" w:rsidR="00280BC1" w:rsidRDefault="00280BC1" w:rsidP="00A0258C">
            <w:pPr>
              <w:pStyle w:val="NormalWeb"/>
            </w:pPr>
            <w:r>
              <w:rPr>
                <w:rFonts w:ascii="Times" w:hAnsi="Times"/>
                <w:sz w:val="18"/>
                <w:szCs w:val="18"/>
              </w:rPr>
              <w:t xml:space="preserve">Negative </w:t>
            </w:r>
          </w:p>
        </w:tc>
        <w:tc>
          <w:tcPr>
            <w:tcW w:w="1209" w:type="dxa"/>
            <w:tcBorders>
              <w:left w:val="nil"/>
              <w:right w:val="nil"/>
            </w:tcBorders>
          </w:tcPr>
          <w:p w14:paraId="03D58D35" w14:textId="77777777" w:rsidR="00280BC1" w:rsidRDefault="00280BC1" w:rsidP="00A0258C">
            <w:pPr>
              <w:pStyle w:val="NormalWeb"/>
            </w:pPr>
            <w:r>
              <w:rPr>
                <w:rFonts w:ascii="Times" w:hAnsi="Times"/>
                <w:sz w:val="18"/>
                <w:szCs w:val="18"/>
              </w:rPr>
              <w:t xml:space="preserve">0.9582 </w:t>
            </w:r>
          </w:p>
        </w:tc>
        <w:tc>
          <w:tcPr>
            <w:tcW w:w="1276" w:type="dxa"/>
            <w:tcBorders>
              <w:left w:val="nil"/>
              <w:right w:val="nil"/>
            </w:tcBorders>
          </w:tcPr>
          <w:p w14:paraId="3296E35A" w14:textId="77777777" w:rsidR="00280BC1" w:rsidRPr="005C0E35" w:rsidRDefault="00280BC1" w:rsidP="00A0258C">
            <w:pPr>
              <w:pStyle w:val="xxxxxx"/>
            </w:pPr>
            <w:r w:rsidRPr="005C0E35">
              <w:t>0.8816</w:t>
            </w:r>
          </w:p>
        </w:tc>
      </w:tr>
      <w:tr w:rsidR="00280BC1" w14:paraId="63EC291B" w14:textId="77777777" w:rsidTr="00A0258C">
        <w:trPr>
          <w:jc w:val="center"/>
        </w:trPr>
        <w:tc>
          <w:tcPr>
            <w:tcW w:w="2335" w:type="dxa"/>
            <w:tcBorders>
              <w:right w:val="nil"/>
            </w:tcBorders>
          </w:tcPr>
          <w:p w14:paraId="5421B97F" w14:textId="77777777" w:rsidR="00280BC1" w:rsidRDefault="00280BC1" w:rsidP="00A0258C">
            <w:pPr>
              <w:pStyle w:val="NormalWeb"/>
            </w:pPr>
            <w:r>
              <w:rPr>
                <w:rFonts w:ascii="Times" w:hAnsi="Times"/>
                <w:sz w:val="18"/>
                <w:szCs w:val="18"/>
              </w:rPr>
              <w:t xml:space="preserve">Relative </w:t>
            </w:r>
          </w:p>
        </w:tc>
        <w:tc>
          <w:tcPr>
            <w:tcW w:w="1209" w:type="dxa"/>
            <w:tcBorders>
              <w:left w:val="nil"/>
              <w:right w:val="nil"/>
            </w:tcBorders>
          </w:tcPr>
          <w:p w14:paraId="2CD62776" w14:textId="77777777" w:rsidR="00280BC1" w:rsidRDefault="00280BC1" w:rsidP="00A0258C">
            <w:pPr>
              <w:pStyle w:val="NormalWeb"/>
            </w:pPr>
            <w:r>
              <w:rPr>
                <w:rFonts w:ascii="Times" w:hAnsi="Times"/>
                <w:sz w:val="18"/>
                <w:szCs w:val="18"/>
              </w:rPr>
              <w:t xml:space="preserve">0.9759 </w:t>
            </w:r>
          </w:p>
        </w:tc>
        <w:tc>
          <w:tcPr>
            <w:tcW w:w="1276" w:type="dxa"/>
            <w:tcBorders>
              <w:left w:val="nil"/>
              <w:right w:val="nil"/>
            </w:tcBorders>
          </w:tcPr>
          <w:p w14:paraId="2EB4AA0B" w14:textId="77777777" w:rsidR="00280BC1" w:rsidRPr="005C0E35" w:rsidRDefault="00280BC1" w:rsidP="00A0258C">
            <w:pPr>
              <w:pStyle w:val="xxxxxx"/>
            </w:pPr>
            <w:r w:rsidRPr="005C0E35">
              <w:t>0.9339</w:t>
            </w:r>
          </w:p>
        </w:tc>
      </w:tr>
      <w:tr w:rsidR="00280BC1" w14:paraId="6D206882" w14:textId="77777777" w:rsidTr="00A0258C">
        <w:trPr>
          <w:jc w:val="center"/>
        </w:trPr>
        <w:tc>
          <w:tcPr>
            <w:tcW w:w="2335" w:type="dxa"/>
            <w:tcBorders>
              <w:right w:val="nil"/>
            </w:tcBorders>
          </w:tcPr>
          <w:p w14:paraId="75F1EB17" w14:textId="77777777" w:rsidR="00280BC1" w:rsidRDefault="00280BC1" w:rsidP="00A0258C">
            <w:pPr>
              <w:pStyle w:val="NormalWeb"/>
              <w:rPr>
                <w:rFonts w:ascii="Times" w:hAnsi="Times"/>
                <w:sz w:val="18"/>
                <w:szCs w:val="18"/>
              </w:rPr>
            </w:pPr>
            <w:r>
              <w:rPr>
                <w:rFonts w:ascii="Times" w:hAnsi="Times"/>
                <w:sz w:val="18"/>
                <w:szCs w:val="18"/>
              </w:rPr>
              <w:t>Topic</w:t>
            </w:r>
          </w:p>
        </w:tc>
        <w:tc>
          <w:tcPr>
            <w:tcW w:w="1209" w:type="dxa"/>
            <w:tcBorders>
              <w:left w:val="nil"/>
              <w:right w:val="nil"/>
            </w:tcBorders>
          </w:tcPr>
          <w:p w14:paraId="5CD4BBFA" w14:textId="77777777" w:rsidR="00280BC1" w:rsidRDefault="00280BC1" w:rsidP="00A0258C">
            <w:pPr>
              <w:pStyle w:val="NormalWeb"/>
              <w:rPr>
                <w:rFonts w:ascii="Times" w:hAnsi="Times"/>
                <w:sz w:val="18"/>
                <w:szCs w:val="18"/>
              </w:rPr>
            </w:pPr>
            <w:r>
              <w:rPr>
                <w:rFonts w:ascii="Times" w:hAnsi="Times"/>
                <w:sz w:val="18"/>
                <w:szCs w:val="18"/>
              </w:rPr>
              <w:t>0.9544</w:t>
            </w:r>
          </w:p>
        </w:tc>
        <w:tc>
          <w:tcPr>
            <w:tcW w:w="1276" w:type="dxa"/>
            <w:tcBorders>
              <w:left w:val="nil"/>
              <w:right w:val="nil"/>
            </w:tcBorders>
          </w:tcPr>
          <w:p w14:paraId="683C51F1" w14:textId="77777777" w:rsidR="00280BC1" w:rsidRPr="005C0E35" w:rsidRDefault="00280BC1" w:rsidP="00A0258C">
            <w:pPr>
              <w:pStyle w:val="xxxxxx"/>
            </w:pPr>
            <w:r w:rsidRPr="005C0E35">
              <w:t>0.9246</w:t>
            </w:r>
          </w:p>
        </w:tc>
      </w:tr>
      <w:tr w:rsidR="00280BC1" w14:paraId="397F2F86" w14:textId="77777777" w:rsidTr="00A0258C">
        <w:trPr>
          <w:jc w:val="center"/>
        </w:trPr>
        <w:tc>
          <w:tcPr>
            <w:tcW w:w="2335" w:type="dxa"/>
            <w:tcBorders>
              <w:right w:val="nil"/>
            </w:tcBorders>
          </w:tcPr>
          <w:p w14:paraId="0F563AE4" w14:textId="77777777" w:rsidR="00280BC1" w:rsidRDefault="00280BC1" w:rsidP="00A0258C">
            <w:pPr>
              <w:pStyle w:val="NormalWeb"/>
            </w:pPr>
            <w:r>
              <w:rPr>
                <w:rFonts w:ascii="Times" w:hAnsi="Times"/>
                <w:sz w:val="18"/>
                <w:szCs w:val="18"/>
              </w:rPr>
              <w:t xml:space="preserve">Wh Question </w:t>
            </w:r>
          </w:p>
        </w:tc>
        <w:tc>
          <w:tcPr>
            <w:tcW w:w="1209" w:type="dxa"/>
            <w:tcBorders>
              <w:left w:val="nil"/>
              <w:right w:val="nil"/>
            </w:tcBorders>
          </w:tcPr>
          <w:p w14:paraId="7A1DF373" w14:textId="77777777" w:rsidR="00280BC1" w:rsidRDefault="00280BC1" w:rsidP="00A0258C">
            <w:pPr>
              <w:pStyle w:val="NormalWeb"/>
            </w:pPr>
            <w:r>
              <w:rPr>
                <w:rFonts w:ascii="Times" w:hAnsi="Times"/>
                <w:sz w:val="18"/>
                <w:szCs w:val="18"/>
              </w:rPr>
              <w:t xml:space="preserve">0.8988 </w:t>
            </w:r>
          </w:p>
        </w:tc>
        <w:tc>
          <w:tcPr>
            <w:tcW w:w="1276" w:type="dxa"/>
            <w:tcBorders>
              <w:left w:val="nil"/>
              <w:right w:val="nil"/>
            </w:tcBorders>
          </w:tcPr>
          <w:p w14:paraId="6A116C93" w14:textId="77777777" w:rsidR="00280BC1" w:rsidRPr="005C0E35" w:rsidRDefault="00280BC1" w:rsidP="00A0258C">
            <w:pPr>
              <w:pStyle w:val="xxxxxx"/>
            </w:pPr>
            <w:r w:rsidRPr="005C0E35">
              <w:t>0.9211</w:t>
            </w:r>
          </w:p>
        </w:tc>
      </w:tr>
      <w:tr w:rsidR="00280BC1" w14:paraId="1DEC665A" w14:textId="77777777" w:rsidTr="00A0258C">
        <w:trPr>
          <w:jc w:val="center"/>
        </w:trPr>
        <w:tc>
          <w:tcPr>
            <w:tcW w:w="2335" w:type="dxa"/>
            <w:tcBorders>
              <w:right w:val="nil"/>
            </w:tcBorders>
          </w:tcPr>
          <w:p w14:paraId="5F4F05A3" w14:textId="77777777" w:rsidR="00280BC1" w:rsidRPr="00A43A07" w:rsidRDefault="00280BC1" w:rsidP="00A0258C">
            <w:pPr>
              <w:pStyle w:val="NormalWeb"/>
            </w:pPr>
            <w:r>
              <w:rPr>
                <w:rFonts w:ascii="Times" w:hAnsi="Times"/>
                <w:sz w:val="18"/>
                <w:szCs w:val="18"/>
              </w:rPr>
              <w:t xml:space="preserve">Yes/No Question </w:t>
            </w:r>
          </w:p>
        </w:tc>
        <w:tc>
          <w:tcPr>
            <w:tcW w:w="1209" w:type="dxa"/>
            <w:tcBorders>
              <w:left w:val="nil"/>
              <w:right w:val="nil"/>
            </w:tcBorders>
          </w:tcPr>
          <w:p w14:paraId="759835DF" w14:textId="77777777" w:rsidR="00280BC1" w:rsidRDefault="00280BC1" w:rsidP="00A0258C">
            <w:pPr>
              <w:pStyle w:val="NormalWeb"/>
            </w:pPr>
            <w:r>
              <w:rPr>
                <w:rFonts w:ascii="Times" w:hAnsi="Times"/>
                <w:sz w:val="18"/>
                <w:szCs w:val="18"/>
              </w:rPr>
              <w:t xml:space="preserve">0.9412 </w:t>
            </w:r>
          </w:p>
        </w:tc>
        <w:tc>
          <w:tcPr>
            <w:tcW w:w="1276" w:type="dxa"/>
            <w:tcBorders>
              <w:left w:val="nil"/>
              <w:right w:val="nil"/>
            </w:tcBorders>
          </w:tcPr>
          <w:p w14:paraId="6B57AF49" w14:textId="77777777" w:rsidR="00280BC1" w:rsidRPr="005C0E35" w:rsidRDefault="00280BC1" w:rsidP="00A0258C">
            <w:pPr>
              <w:pStyle w:val="xxxxxx"/>
            </w:pPr>
            <w:r w:rsidRPr="005C0E35">
              <w:t>0.9222</w:t>
            </w:r>
          </w:p>
        </w:tc>
      </w:tr>
      <w:tr w:rsidR="00280BC1" w14:paraId="400DCF5D" w14:textId="77777777" w:rsidTr="00A0258C">
        <w:trPr>
          <w:jc w:val="center"/>
        </w:trPr>
        <w:tc>
          <w:tcPr>
            <w:tcW w:w="2335" w:type="dxa"/>
            <w:tcBorders>
              <w:right w:val="nil"/>
            </w:tcBorders>
          </w:tcPr>
          <w:p w14:paraId="111F54A7" w14:textId="77777777" w:rsidR="00280BC1" w:rsidRPr="009110A2" w:rsidRDefault="00280BC1" w:rsidP="00A0258C">
            <w:pPr>
              <w:pStyle w:val="NormalWeb"/>
              <w:rPr>
                <w:rFonts w:ascii="Times" w:hAnsi="Times"/>
                <w:b/>
                <w:sz w:val="18"/>
                <w:szCs w:val="18"/>
              </w:rPr>
            </w:pPr>
            <w:r w:rsidRPr="009110A2">
              <w:rPr>
                <w:rFonts w:ascii="Times" w:hAnsi="Times"/>
                <w:b/>
                <w:sz w:val="18"/>
                <w:szCs w:val="18"/>
              </w:rPr>
              <w:t>Average Accuracy</w:t>
            </w:r>
          </w:p>
        </w:tc>
        <w:tc>
          <w:tcPr>
            <w:tcW w:w="1209" w:type="dxa"/>
            <w:tcBorders>
              <w:left w:val="nil"/>
              <w:right w:val="nil"/>
            </w:tcBorders>
          </w:tcPr>
          <w:p w14:paraId="79FF48DB" w14:textId="77777777" w:rsidR="00280BC1" w:rsidRDefault="00280BC1" w:rsidP="00A0258C">
            <w:pPr>
              <w:pStyle w:val="NormalWeb"/>
              <w:rPr>
                <w:rFonts w:ascii="Times" w:hAnsi="Times"/>
                <w:sz w:val="18"/>
                <w:szCs w:val="18"/>
              </w:rPr>
            </w:pPr>
            <w:r>
              <w:rPr>
                <w:rFonts w:ascii="Times" w:hAnsi="Times"/>
                <w:sz w:val="18"/>
                <w:szCs w:val="18"/>
              </w:rPr>
              <w:t>0.9412</w:t>
            </w:r>
          </w:p>
        </w:tc>
        <w:tc>
          <w:tcPr>
            <w:tcW w:w="1276" w:type="dxa"/>
            <w:tcBorders>
              <w:left w:val="nil"/>
              <w:right w:val="nil"/>
            </w:tcBorders>
          </w:tcPr>
          <w:p w14:paraId="519AF09E" w14:textId="77777777" w:rsidR="00280BC1" w:rsidRPr="005C0E35" w:rsidRDefault="00280BC1" w:rsidP="00A0258C">
            <w:pPr>
              <w:pStyle w:val="xxxxxx"/>
            </w:pPr>
            <w:r w:rsidRPr="005C0E35">
              <w:t>0.9084</w:t>
            </w:r>
          </w:p>
        </w:tc>
      </w:tr>
    </w:tbl>
    <w:p w14:paraId="40C1DFAE" w14:textId="77777777" w:rsidR="00280BC1" w:rsidRPr="00280BC1" w:rsidRDefault="00280BC1" w:rsidP="00280BC1">
      <w:pPr>
        <w:pStyle w:val="p1a"/>
      </w:pPr>
    </w:p>
    <w:p w14:paraId="46E40273" w14:textId="76B184EB" w:rsidR="00FA2623" w:rsidRDefault="00EA6BA2" w:rsidP="00FA2623">
      <w:pPr>
        <w:pStyle w:val="heading20"/>
        <w:outlineLvl w:val="0"/>
      </w:pPr>
      <w:r>
        <w:t>3</w:t>
      </w:r>
      <w:r w:rsidR="00FA2623">
        <w:t xml:space="preserve">.1   </w:t>
      </w:r>
      <w:r w:rsidR="00A84A34">
        <w:t xml:space="preserve">Analysis of </w:t>
      </w:r>
      <w:r w:rsidR="0012420F">
        <w:t xml:space="preserve">the </w:t>
      </w:r>
      <w:r w:rsidR="00A84A34">
        <w:t>LSTM model</w:t>
      </w:r>
    </w:p>
    <w:p w14:paraId="2206090C" w14:textId="3431DC6B" w:rsidR="0012420F" w:rsidRDefault="0012420F" w:rsidP="0012420F">
      <w:pPr>
        <w:pStyle w:val="p1a"/>
      </w:pPr>
      <w:r>
        <w:t>Except using hold-ou</w:t>
      </w:r>
      <w:r w:rsidR="00A0258C">
        <w:t>t, the learning rate and optimiser</w:t>
      </w:r>
      <w:r>
        <w:t xml:space="preserve"> are helpful</w:t>
      </w:r>
      <w:r w:rsidR="00A0258C">
        <w:t xml:space="preserve"> i</w:t>
      </w:r>
      <w:r>
        <w:t>n reducing time of training</w:t>
      </w:r>
      <w:r w:rsidR="00A0258C">
        <w:t xml:space="preserve"> by using fewer</w:t>
      </w:r>
      <w:r>
        <w:t xml:space="preserve"> epochs.</w:t>
      </w:r>
    </w:p>
    <w:p w14:paraId="40F72D8A" w14:textId="2C8E2792" w:rsidR="00EA6BA2" w:rsidRPr="00CB7283" w:rsidRDefault="00EA6BA2" w:rsidP="0012420F">
      <w:pPr>
        <w:rPr>
          <w:lang w:val="en-AU" w:eastAsia="zh-CN"/>
        </w:rPr>
      </w:pPr>
      <w:r>
        <w:t>The final loss graphs of 9</w:t>
      </w:r>
      <w:r w:rsidR="00A0258C">
        <w:t xml:space="preserve"> grammatical facial expressions</w:t>
      </w:r>
      <w:r>
        <w:t xml:space="preserve"> show that the training and testing loss values decrease in the same trend. </w:t>
      </w:r>
      <w:r w:rsidR="00EE747B">
        <w:t>Because all 9 facial expressions use the same model, the loss changes are varied</w:t>
      </w:r>
      <w:r w:rsidR="00A0258C">
        <w:t xml:space="preserve"> among</w:t>
      </w:r>
      <w:r w:rsidR="00EE747B">
        <w:t xml:space="preserve"> them.</w:t>
      </w:r>
      <w:r w:rsidR="0012420F">
        <w:t xml:space="preserve"> For “</w:t>
      </w:r>
      <w:r w:rsidR="00F3766B">
        <w:t>N</w:t>
      </w:r>
      <w:r w:rsidR="00232F5D">
        <w:t>egative” expression (Fig.</w:t>
      </w:r>
      <w:r w:rsidR="00F3766B">
        <w:t xml:space="preserve"> 3)</w:t>
      </w:r>
      <w:r w:rsidR="00531B35">
        <w:t>, it always has signifi</w:t>
      </w:r>
      <w:r w:rsidR="00D7276A">
        <w:t>cant overfitting after 5 epochs. F</w:t>
      </w:r>
      <w:r w:rsidR="00531B35">
        <w:t xml:space="preserve">or other expressions, training line is a little below the testing line at the last epoch, the overfitting is </w:t>
      </w:r>
      <w:r w:rsidR="00280BC1">
        <w:t xml:space="preserve">improved </w:t>
      </w:r>
      <w:r w:rsidR="00531B35">
        <w:t xml:space="preserve">after correction of epoch by hold-out </w:t>
      </w:r>
      <w:r w:rsidR="00531B35">
        <w:fldChar w:fldCharType="begin"/>
      </w:r>
      <w:r w:rsidR="00531B35">
        <w:instrText xml:space="preserve"> ADDIN EN.CITE &lt;EndNote&gt;&lt;Cite&gt;&lt;Author&gt;Refaeilzadeh&lt;/Author&gt;&lt;Year&gt;2009&lt;/Year&gt;&lt;RecNum&gt;24&lt;/RecNum&gt;&lt;DisplayText&gt;[15]&lt;/DisplayText&gt;&lt;record&gt;&lt;rec-number&gt;24&lt;/rec-number&gt;&lt;foreign-keys&gt;&lt;key app="EN" db-id="wrp5zvp05zppzueewsvxvp95d5r5xpvp20wd" timestamp="1524919599"&gt;24&lt;/key&gt;&lt;/foreign-keys&gt;&lt;ref-type name="Book Section"&gt;5&lt;/ref-type&gt;&lt;contributors&gt;&lt;authors&gt;&lt;author&gt;Refaeilzadeh, Payam&lt;/author&gt;&lt;author&gt;Tang, Lei&lt;/author&gt;&lt;author&gt;Liu, Huan&lt;/author&gt;&lt;/authors&gt;&lt;secondary-authors&gt;&lt;author&gt;Liu, Ling&lt;/author&gt;&lt;author&gt;ÖZsu, M. Tamer&lt;/author&gt;&lt;/secondary-authors&gt;&lt;/contributors&gt;&lt;titles&gt;&lt;title&gt;Cross-Validation&lt;/title&gt;&lt;secondary-title&gt;Encyclopedia of Database Systems&lt;/secondary-title&gt;&lt;/titles&gt;&lt;pages&gt;532-538&lt;/pages&gt;&lt;dates&gt;&lt;year&gt;2009&lt;/year&gt;&lt;/dates&gt;&lt;pub-location&gt;Boston, MA&lt;/pub-location&gt;&lt;publisher&gt;Springer US&lt;/publisher&gt;&lt;isbn&gt;978-0-387-39940-9&lt;/isbn&gt;&lt;label&gt;Refaeilzadeh2009&lt;/label&gt;&lt;urls&gt;&lt;related-urls&gt;&lt;url&gt;https://doi.org/10.1007/978-0-387-39940-9_565&lt;/url&gt;&lt;/related-urls&gt;&lt;/urls&gt;&lt;electronic-resource-num&gt;10.1007/978-0-387-39940-9_565&lt;/electronic-resource-num&gt;&lt;/record&gt;&lt;/Cite&gt;&lt;/EndNote&gt;</w:instrText>
      </w:r>
      <w:r w:rsidR="00531B35">
        <w:fldChar w:fldCharType="separate"/>
      </w:r>
      <w:r w:rsidR="00531B35">
        <w:rPr>
          <w:noProof/>
        </w:rPr>
        <w:t>[15]</w:t>
      </w:r>
      <w:r w:rsidR="00531B35">
        <w:fldChar w:fldCharType="end"/>
      </w:r>
      <w:r w:rsidR="00531B35">
        <w:t>.</w:t>
      </w:r>
      <w:r w:rsidR="001A06F2">
        <w:t xml:space="preserve"> Since the testing data of “Negative” is the 20% continues frames of data, i</w:t>
      </w:r>
      <w:r w:rsidR="00280BC1">
        <w:t xml:space="preserve">t means after the 5 epochs, the more training cannot benefit accuracy and the model is not good at </w:t>
      </w:r>
      <w:r w:rsidR="00A0258C">
        <w:t>recognis</w:t>
      </w:r>
      <w:r w:rsidR="00280BC1">
        <w:t>ing “Negative” expression. For the “Emphasis”, the final accuracy showed</w:t>
      </w:r>
      <w:r w:rsidR="00A0258C">
        <w:t xml:space="preserve"> in</w:t>
      </w:r>
      <w:r w:rsidR="00280BC1">
        <w:t xml:space="preserve"> Table 3 is the lowest of all expressions, its loss graph</w:t>
      </w:r>
      <w:r w:rsidR="006D40A0">
        <w:t xml:space="preserve"> (Fig. 4)</w:t>
      </w:r>
      <w:r w:rsidR="00280BC1">
        <w:t xml:space="preserve"> </w:t>
      </w:r>
      <w:r w:rsidR="006D40A0">
        <w:t>ha</w:t>
      </w:r>
      <w:r w:rsidR="00280BC1">
        <w:t>s</w:t>
      </w:r>
      <w:r w:rsidR="00D7276A">
        <w:t xml:space="preserve"> a</w:t>
      </w:r>
      <w:r w:rsidR="006D40A0">
        <w:t xml:space="preserve"> </w:t>
      </w:r>
      <w:r w:rsidR="003B0667">
        <w:t>few</w:t>
      </w:r>
      <w:r w:rsidR="006D40A0" w:rsidRPr="002E7726">
        <w:t xml:space="preserve"> </w:t>
      </w:r>
      <w:r w:rsidR="00D7276A">
        <w:t xml:space="preserve">of </w:t>
      </w:r>
      <w:r w:rsidR="006D40A0" w:rsidRPr="002E7726">
        <w:t>fluctuates</w:t>
      </w:r>
      <w:r w:rsidR="006D40A0">
        <w:t>,</w:t>
      </w:r>
      <w:r w:rsidR="003B0667">
        <w:t xml:space="preserve"> the loss decreasing is followed by each oscillation</w:t>
      </w:r>
      <w:r w:rsidR="00CB7283">
        <w:rPr>
          <w:lang w:val="en-AU" w:eastAsia="zh-CN"/>
        </w:rPr>
        <w:t>, it may show the gradient de</w:t>
      </w:r>
      <w:r w:rsidR="00A0258C">
        <w:rPr>
          <w:lang w:val="en-AU" w:eastAsia="zh-CN"/>
        </w:rPr>
        <w:t>s</w:t>
      </w:r>
      <w:r w:rsidR="00CB7283">
        <w:rPr>
          <w:lang w:val="en-AU" w:eastAsia="zh-CN"/>
        </w:rPr>
        <w:t>cent of Adam optimiser can benefit to find new optimised values</w:t>
      </w:r>
      <w:r w:rsidR="000A1FD0">
        <w:rPr>
          <w:lang w:val="en-AU" w:eastAsia="zh-CN"/>
        </w:rPr>
        <w:t xml:space="preserve"> </w:t>
      </w:r>
      <w:r w:rsidR="000A1FD0">
        <w:rPr>
          <w:lang w:val="en-AU" w:eastAsia="zh-CN"/>
        </w:rPr>
        <w:fldChar w:fldCharType="begin"/>
      </w:r>
      <w:r w:rsidR="000A1FD0">
        <w:rPr>
          <w:lang w:val="en-AU" w:eastAsia="zh-CN"/>
        </w:rPr>
        <w:instrText xml:space="preserve"> ADDIN EN.CITE &lt;EndNote&gt;&lt;Cite&gt;&lt;Author&gt;Kingma&lt;/Author&gt;&lt;Year&gt;2014&lt;/Year&gt;&lt;RecNum&gt;22&lt;/RecNum&gt;&lt;DisplayText&gt;[12]&lt;/DisplayText&gt;&lt;record&gt;&lt;rec-number&gt;22&lt;/rec-number&gt;&lt;foreign-keys&gt;&lt;key app="EN" db-id="wrp5zvp05zppzueewsvxvp95d5r5xpvp20wd" timestamp="1524918495"&gt;22&lt;/key&gt;&lt;/foreign-keys&gt;&lt;ref-type name="Electronic Article"&gt;43&lt;/ref-type&gt;&lt;contributors&gt;&lt;authors&gt;&lt;author&gt;Kingma, Diederik P.&lt;/author&gt;&lt;author&gt;Ba, Jimmy&lt;/author&gt;&lt;/authors&gt;&lt;/contributors&gt;&lt;titles&gt;&lt;title&gt;Adam: A Method for Stochastic Optimization&lt;/title&gt;&lt;secondary-title&gt;ArXiv e-prints&lt;/secondary-title&gt;&lt;/titles&gt;&lt;periodical&gt;&lt;full-title&gt;ArXiv e-prints&lt;/full-title&gt;&lt;/periodical&gt;&lt;keywords&gt;&lt;keyword&gt;Computer Science - Learning&lt;/keyword&gt;&lt;/keywords&gt;&lt;dates&gt;&lt;year&gt;2014&lt;/year&gt;&lt;pub-dates&gt;&lt;date&gt;December 01, 2014&lt;/date&gt;&lt;/pub-dates&gt;&lt;/dates&gt;&lt;urls&gt;&lt;related-urls&gt;&lt;url&gt;https://ui.adsabs.harvard.edu/#abs/2014arXiv1412.6980K&lt;/url&gt;&lt;/related-urls&gt;&lt;/urls&gt;&lt;/record&gt;&lt;/Cite&gt;&lt;/EndNote&gt;</w:instrText>
      </w:r>
      <w:r w:rsidR="000A1FD0">
        <w:rPr>
          <w:lang w:val="en-AU" w:eastAsia="zh-CN"/>
        </w:rPr>
        <w:fldChar w:fldCharType="separate"/>
      </w:r>
      <w:r w:rsidR="000A1FD0">
        <w:rPr>
          <w:noProof/>
          <w:lang w:val="en-AU" w:eastAsia="zh-CN"/>
        </w:rPr>
        <w:t>[12]</w:t>
      </w:r>
      <w:r w:rsidR="000A1FD0">
        <w:rPr>
          <w:lang w:val="en-AU" w:eastAsia="zh-CN"/>
        </w:rPr>
        <w:fldChar w:fldCharType="end"/>
      </w:r>
      <w:r w:rsidR="00CB7283">
        <w:rPr>
          <w:lang w:val="en-AU" w:eastAsia="zh-CN"/>
        </w:rPr>
        <w:t xml:space="preserve">. </w:t>
      </w:r>
    </w:p>
    <w:p w14:paraId="022D29E1" w14:textId="77777777" w:rsidR="0012420F" w:rsidRPr="00C40940" w:rsidRDefault="0012420F" w:rsidP="00C40940"/>
    <w:p w14:paraId="16FEC54E" w14:textId="34CAB534" w:rsidR="00FA2623" w:rsidRDefault="00CB7283" w:rsidP="001A06F2">
      <w:pPr>
        <w:pStyle w:val="heading20"/>
        <w:jc w:val="center"/>
        <w:outlineLvl w:val="0"/>
      </w:pPr>
      <w:r>
        <w:rPr>
          <w:noProof/>
        </w:rPr>
        <w:lastRenderedPageBreak/>
        <w:drawing>
          <wp:inline distT="0" distB="0" distL="0" distR="0" wp14:anchorId="5F965C5D" wp14:editId="232A5F4F">
            <wp:extent cx="2379772" cy="1885721"/>
            <wp:effectExtent l="0" t="0" r="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Screen Shot 2018-05-27 at 4.26.34 pm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390789" cy="18944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214470A" w14:textId="5DEEA426" w:rsidR="007E4222" w:rsidRPr="00531B35" w:rsidRDefault="00531B35" w:rsidP="00531B35">
      <w:pPr>
        <w:ind w:firstLine="0"/>
        <w:jc w:val="center"/>
        <w:rPr>
          <w:sz w:val="18"/>
          <w:szCs w:val="18"/>
        </w:rPr>
      </w:pPr>
      <w:r w:rsidRPr="00A54DE9">
        <w:rPr>
          <w:b/>
          <w:sz w:val="18"/>
          <w:szCs w:val="18"/>
        </w:rPr>
        <w:t xml:space="preserve">Fig. </w:t>
      </w:r>
      <w:r>
        <w:rPr>
          <w:b/>
          <w:sz w:val="18"/>
          <w:szCs w:val="18"/>
        </w:rPr>
        <w:t>3</w:t>
      </w:r>
      <w:r>
        <w:rPr>
          <w:b/>
        </w:rPr>
        <w:t xml:space="preserve"> </w:t>
      </w:r>
      <w:r>
        <w:rPr>
          <w:sz w:val="18"/>
          <w:szCs w:val="18"/>
        </w:rPr>
        <w:t>Loss for “Negative” facial expression</w:t>
      </w:r>
    </w:p>
    <w:p w14:paraId="647AAF07" w14:textId="12EA8E43" w:rsidR="007E4222" w:rsidRDefault="006D40A0" w:rsidP="006D40A0">
      <w:pPr>
        <w:pStyle w:val="p1a"/>
        <w:jc w:val="center"/>
      </w:pPr>
      <w:r>
        <w:rPr>
          <w:noProof/>
        </w:rPr>
        <w:drawing>
          <wp:inline distT="0" distB="0" distL="0" distR="0" wp14:anchorId="21009305" wp14:editId="53C46247">
            <wp:extent cx="2511317" cy="1944211"/>
            <wp:effectExtent l="0" t="0" r="381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emphasis.png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525963" cy="1955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605C6F" w14:textId="58DF2A80" w:rsidR="006D40A0" w:rsidRDefault="006D40A0" w:rsidP="006D40A0">
      <w:pPr>
        <w:ind w:firstLine="0"/>
        <w:jc w:val="center"/>
        <w:rPr>
          <w:sz w:val="18"/>
          <w:szCs w:val="18"/>
        </w:rPr>
      </w:pPr>
      <w:r w:rsidRPr="00A54DE9">
        <w:rPr>
          <w:b/>
          <w:sz w:val="18"/>
          <w:szCs w:val="18"/>
        </w:rPr>
        <w:t xml:space="preserve">Fig. </w:t>
      </w:r>
      <w:r>
        <w:rPr>
          <w:b/>
          <w:sz w:val="18"/>
          <w:szCs w:val="18"/>
        </w:rPr>
        <w:t>4</w:t>
      </w:r>
      <w:r>
        <w:rPr>
          <w:b/>
        </w:rPr>
        <w:t xml:space="preserve"> </w:t>
      </w:r>
      <w:r w:rsidR="00232F5D">
        <w:rPr>
          <w:sz w:val="18"/>
          <w:szCs w:val="18"/>
        </w:rPr>
        <w:t>Loss for “Emphasis</w:t>
      </w:r>
      <w:bookmarkStart w:id="0" w:name="_GoBack"/>
      <w:bookmarkEnd w:id="0"/>
      <w:r>
        <w:rPr>
          <w:sz w:val="18"/>
          <w:szCs w:val="18"/>
        </w:rPr>
        <w:t>” facial expression</w:t>
      </w:r>
    </w:p>
    <w:p w14:paraId="4D49861F" w14:textId="77777777" w:rsidR="001574C2" w:rsidRDefault="001574C2" w:rsidP="001574C2">
      <w:pPr>
        <w:rPr>
          <w:lang w:eastAsia="zh-CN"/>
        </w:rPr>
      </w:pPr>
    </w:p>
    <w:p w14:paraId="6616D9BA" w14:textId="749765BC" w:rsidR="001574C2" w:rsidRPr="006D40A0" w:rsidRDefault="001574C2" w:rsidP="001574C2">
      <w:r>
        <w:rPr>
          <w:lang w:eastAsia="zh-CN"/>
        </w:rPr>
        <w:t xml:space="preserve">The </w:t>
      </w:r>
      <w:r>
        <w:rPr>
          <w:lang w:eastAsia="zh-CN"/>
        </w:rPr>
        <w:t xml:space="preserve">datasets </w:t>
      </w:r>
      <w:r>
        <w:rPr>
          <w:lang w:eastAsia="zh-CN"/>
        </w:rPr>
        <w:t xml:space="preserve">may </w:t>
      </w:r>
      <w:r>
        <w:rPr>
          <w:lang w:eastAsia="zh-CN"/>
        </w:rPr>
        <w:t xml:space="preserve">limit the advantages </w:t>
      </w:r>
      <w:r>
        <w:rPr>
          <w:lang w:val="en-AU" w:eastAsia="zh-CN"/>
        </w:rPr>
        <w:t>of LSTM on time-series data; because each frame has a label, however several frames with the same time length and the same label may be a better inp</w:t>
      </w:r>
      <w:r>
        <w:rPr>
          <w:lang w:val="en-AU" w:eastAsia="zh-CN"/>
        </w:rPr>
        <w:t>ut</w:t>
      </w:r>
      <w:r>
        <w:rPr>
          <w:lang w:val="en-AU" w:eastAsia="zh-CN"/>
        </w:rPr>
        <w:t>.</w:t>
      </w:r>
    </w:p>
    <w:p w14:paraId="73756662" w14:textId="22A9201C" w:rsidR="00FA2623" w:rsidRPr="009A3755" w:rsidRDefault="00EA6BA2" w:rsidP="00FA2623">
      <w:pPr>
        <w:pStyle w:val="heading20"/>
        <w:outlineLvl w:val="0"/>
      </w:pPr>
      <w:r>
        <w:t>3</w:t>
      </w:r>
      <w:r w:rsidR="00FA2623">
        <w:t xml:space="preserve">.2   </w:t>
      </w:r>
      <w:r w:rsidR="005C0E35">
        <w:t>Comparison</w:t>
      </w:r>
      <w:r w:rsidR="00327A27">
        <w:t xml:space="preserve"> of Results</w:t>
      </w:r>
    </w:p>
    <w:p w14:paraId="76B75CF0" w14:textId="77777777" w:rsidR="00FA2623" w:rsidRPr="00FA2623" w:rsidRDefault="00FA2623" w:rsidP="00FA2623">
      <w:pPr>
        <w:pStyle w:val="p1a"/>
      </w:pPr>
    </w:p>
    <w:p w14:paraId="4C6E2942" w14:textId="713AE77E" w:rsidR="00411FF9" w:rsidRDefault="00BF3086" w:rsidP="003B0667">
      <w:pPr>
        <w:pStyle w:val="p1a"/>
      </w:pPr>
      <w:r>
        <w:t>As the T</w:t>
      </w:r>
      <w:r w:rsidR="006B4B5F">
        <w:t>able 3</w:t>
      </w:r>
      <w:r>
        <w:t xml:space="preserve"> showed,</w:t>
      </w:r>
      <w:r w:rsidR="00D7276A">
        <w:t xml:space="preserve"> there are 2</w:t>
      </w:r>
      <w:r w:rsidR="00065115">
        <w:t xml:space="preserve"> columns of accuracies</w:t>
      </w:r>
      <w:r>
        <w:t>.</w:t>
      </w:r>
      <w:r w:rsidR="00065115">
        <w:t xml:space="preserve"> “Accuracy A” has the accuracies from the Freitas et al</w:t>
      </w:r>
      <w:r w:rsidR="00D7276A">
        <w:t>.</w:t>
      </w:r>
      <w:r w:rsidR="00065115">
        <w:t xml:space="preserve">’s most recent work </w:t>
      </w:r>
      <w:r w:rsidR="00065115">
        <w:fldChar w:fldCharType="begin"/>
      </w:r>
      <w:r w:rsidR="00C016AF">
        <w:instrText xml:space="preserve"> ADDIN EN.CITE &lt;EndNote&gt;&lt;Cite&gt;&lt;Author&gt;Freitas&lt;/Author&gt;&lt;Year&gt;2017&lt;/Year&gt;&lt;RecNum&gt;8&lt;/RecNum&gt;&lt;DisplayText&gt;[7]&lt;/DisplayText&gt;&lt;record&gt;&lt;rec-number&gt;8&lt;/rec-number&gt;&lt;foreign-keys&gt;&lt;key app="EN" db-id="wrp5zvp05zppzueewsvxvp95d5r5xpvp20wd" timestamp="1523186622"&gt;8&lt;/key&gt;&lt;/foreign-keys&gt;&lt;ref-type name="Book"&gt;6&lt;/ref-type&gt;&lt;contributors&gt;&lt;authors&gt;&lt;author&gt;Freitas, Fernando&lt;/author&gt;&lt;author&gt;Peres, Sarajane&lt;/author&gt;&lt;author&gt;Lima, Clodoaldo&lt;/author&gt;&lt;author&gt;Barbosa, Felipe&lt;/author&gt;&lt;/authors&gt;&lt;/contributors&gt;&lt;titles&gt;&lt;title&gt;Grammatical facial expression recognition in sign language discourse: a study at the syntax level&lt;/title&gt;&lt;/titles&gt;&lt;dates&gt;&lt;year&gt;2017&lt;/year&gt;&lt;/dates&gt;&lt;urls&gt;&lt;/urls&gt;&lt;electronic-resource-num&gt;10.1007/s10796-017-9765-z&lt;/electronic-resource-num&gt;&lt;/record&gt;&lt;/Cite&gt;&lt;/EndNote&gt;</w:instrText>
      </w:r>
      <w:r w:rsidR="00065115">
        <w:fldChar w:fldCharType="separate"/>
      </w:r>
      <w:r w:rsidR="00C016AF">
        <w:rPr>
          <w:noProof/>
        </w:rPr>
        <w:t>[7]</w:t>
      </w:r>
      <w:r w:rsidR="00065115">
        <w:fldChar w:fldCharType="end"/>
      </w:r>
      <w:r w:rsidR="00065115">
        <w:t>, “</w:t>
      </w:r>
      <w:r w:rsidR="00E04B68">
        <w:t>Accuracy B</w:t>
      </w:r>
      <w:r w:rsidR="00065115">
        <w:t>” shows the accuracies produced by LSTM of this paper.</w:t>
      </w:r>
      <w:r w:rsidR="00407662">
        <w:t xml:space="preserve"> “Affirmative” and “Wh Question” have the both highest accuracies compared to values of “Accuracy A”. The other expressions cannot have better recognition while using the LSTM of this paper. </w:t>
      </w:r>
      <w:r w:rsidR="00D7276A">
        <w:t>The average accuracy of applying</w:t>
      </w:r>
      <w:r w:rsidR="009110A2">
        <w:t xml:space="preserve"> LSTM is 4% </w:t>
      </w:r>
      <w:r w:rsidR="00D7276A">
        <w:rPr>
          <w:rFonts w:hint="eastAsia"/>
          <w:lang w:eastAsia="zh-CN"/>
        </w:rPr>
        <w:t>l</w:t>
      </w:r>
      <w:r w:rsidR="00D7276A">
        <w:rPr>
          <w:lang w:eastAsia="zh-CN"/>
        </w:rPr>
        <w:t xml:space="preserve">ower </w:t>
      </w:r>
      <w:r w:rsidR="00D7276A">
        <w:t>than</w:t>
      </w:r>
      <w:r w:rsidR="009110A2">
        <w:t xml:space="preserve"> </w:t>
      </w:r>
      <w:r w:rsidR="00D7276A">
        <w:t>MLP’s</w:t>
      </w:r>
      <w:r w:rsidR="009110A2">
        <w:t>.</w:t>
      </w:r>
      <w:r w:rsidR="007E4222">
        <w:t xml:space="preserve"> </w:t>
      </w:r>
    </w:p>
    <w:p w14:paraId="3F4BA897" w14:textId="7194CFF6" w:rsidR="00411FF9" w:rsidRDefault="00411FF9" w:rsidP="00411FF9">
      <w:r>
        <w:t xml:space="preserve">Signer needs to move the head from up to down several times to perform “Affirmative”. To perform “Wh Question”, signer’s forehead needs to fold. Since these </w:t>
      </w:r>
      <w:r>
        <w:lastRenderedPageBreak/>
        <w:t xml:space="preserve">two expressions need a sequence of movement to be identified, the higher accuracies in LSTM than in MLP model </w:t>
      </w:r>
      <w:r>
        <w:fldChar w:fldCharType="begin"/>
      </w:r>
      <w:r>
        <w:instrText xml:space="preserve"> ADDIN EN.CITE &lt;EndNote&gt;&lt;Cite&gt;&lt;Author&gt;Freitas&lt;/Author&gt;&lt;Year&gt;2017&lt;/Year&gt;&lt;RecNum&gt;8&lt;/RecNum&gt;&lt;DisplayText&gt;[7]&lt;/DisplayText&gt;&lt;record&gt;&lt;rec-number&gt;8&lt;/rec-number&gt;&lt;foreign-keys&gt;&lt;key app="EN" db-id="wrp5zvp05zppzueewsvxvp95d5r5xpvp20wd" timestamp="1523186622"&gt;8&lt;/key&gt;&lt;/foreign-keys&gt;&lt;ref-type name="Book"&gt;6&lt;/ref-type&gt;&lt;contributors&gt;&lt;authors&gt;&lt;author&gt;Freitas, Fernando&lt;/author&gt;&lt;author&gt;Peres, Sarajane&lt;/author&gt;&lt;author&gt;Lima, Clodoaldo&lt;/author&gt;&lt;author&gt;Barbosa, Felipe&lt;/author&gt;&lt;/authors&gt;&lt;/contributors&gt;&lt;titles&gt;&lt;title&gt;Grammatical facial expression recognition in sign language discourse: a study at the syntax level&lt;/title&gt;&lt;/titles&gt;&lt;dates&gt;&lt;year&gt;2017&lt;/year&gt;&lt;/dates&gt;&lt;urls&gt;&lt;/urls&gt;&lt;electronic-resource-num&gt;10.1007/s10796-017-9765-z&lt;/electronic-resource-num&gt;&lt;/record&gt;&lt;/Cite&gt;&lt;/EndNote&gt;</w:instrText>
      </w:r>
      <w:r>
        <w:fldChar w:fldCharType="separate"/>
      </w:r>
      <w:r>
        <w:rPr>
          <w:noProof/>
        </w:rPr>
        <w:t>[7]</w:t>
      </w:r>
      <w:r>
        <w:fldChar w:fldCharType="end"/>
      </w:r>
      <w:r>
        <w:t xml:space="preserve"> are reasonable. </w:t>
      </w:r>
    </w:p>
    <w:p w14:paraId="5EE6869A" w14:textId="3C03C8E2" w:rsidR="007E4222" w:rsidRDefault="007E4222" w:rsidP="007E4222">
      <w:r>
        <w:t>The accuracies of “Conditional”, “Emphasis” and “Negative” are below the average accuracy.</w:t>
      </w:r>
      <w:r w:rsidR="00411FF9">
        <w:t xml:space="preserve"> In the MLP mode </w:t>
      </w:r>
      <w:r w:rsidR="00411FF9">
        <w:fldChar w:fldCharType="begin"/>
      </w:r>
      <w:r w:rsidR="00411FF9">
        <w:instrText xml:space="preserve"> ADDIN EN.CITE &lt;EndNote&gt;&lt;Cite&gt;&lt;Author&gt;Freitas&lt;/Author&gt;&lt;Year&gt;2017&lt;/Year&gt;&lt;RecNum&gt;8&lt;/RecNum&gt;&lt;DisplayText&gt;[7]&lt;/DisplayText&gt;&lt;record&gt;&lt;rec-number&gt;8&lt;/rec-number&gt;&lt;foreign-keys&gt;&lt;key app="EN" db-id="wrp5zvp05zppzueewsvxvp95d5r5xpvp20wd" timestamp="1523186622"&gt;8&lt;/key&gt;&lt;/foreign-keys&gt;&lt;ref-type name="Book"&gt;6&lt;/ref-type&gt;&lt;contributors&gt;&lt;authors&gt;&lt;author&gt;Freitas, Fernando&lt;/author&gt;&lt;author&gt;Peres, Sarajane&lt;/author&gt;&lt;author&gt;Lima, Clodoaldo&lt;/author&gt;&lt;author&gt;Barbosa, Felipe&lt;/author&gt;&lt;/authors&gt;&lt;/contributors&gt;&lt;titles&gt;&lt;title&gt;Grammatical facial expression recognition in sign language discourse: a study at the syntax level&lt;/title&gt;&lt;/titles&gt;&lt;dates&gt;&lt;year&gt;2017&lt;/year&gt;&lt;/dates&gt;&lt;urls&gt;&lt;/urls&gt;&lt;electronic-resource-num&gt;10.1007/s10796-017-9765-z&lt;/electronic-resource-num&gt;&lt;/record&gt;&lt;/Cite&gt;&lt;/EndNote&gt;</w:instrText>
      </w:r>
      <w:r w:rsidR="00411FF9">
        <w:fldChar w:fldCharType="separate"/>
      </w:r>
      <w:r w:rsidR="00411FF9">
        <w:rPr>
          <w:noProof/>
        </w:rPr>
        <w:t>[7]</w:t>
      </w:r>
      <w:r w:rsidR="00411FF9">
        <w:fldChar w:fldCharType="end"/>
      </w:r>
      <w:r w:rsidR="00411FF9">
        <w:t>, the accuracies of “Conditional” and “Negative” are similar and high. It may sho</w:t>
      </w:r>
      <w:r w:rsidR="00D7276A">
        <w:t>w the LSTM model hardly recognis</w:t>
      </w:r>
      <w:r w:rsidR="00411FF9">
        <w:t>es these two expressions</w:t>
      </w:r>
      <w:r w:rsidR="00B64932">
        <w:t>;</w:t>
      </w:r>
      <w:r w:rsidR="00411FF9">
        <w:t xml:space="preserve"> </w:t>
      </w:r>
      <w:r w:rsidR="00D7276A">
        <w:t>memoris</w:t>
      </w:r>
      <w:r w:rsidR="00411FF9">
        <w:t>ing a sequence of these types of instances can reduce the model accuracy.</w:t>
      </w:r>
      <w:r w:rsidR="00B64932">
        <w:t xml:space="preserve"> Although the “Negative”</w:t>
      </w:r>
      <w:r w:rsidR="00D7276A">
        <w:t xml:space="preserve"> also involves moving head,</w:t>
      </w:r>
      <w:r w:rsidR="0031183C">
        <w:t xml:space="preserve"> it has more changes of other facial landmarks than</w:t>
      </w:r>
      <w:r w:rsidR="00052293">
        <w:t xml:space="preserve"> “Affirmative” </w:t>
      </w:r>
      <w:r w:rsidR="00052293">
        <w:fldChar w:fldCharType="begin"/>
      </w:r>
      <w:r w:rsidR="00052293">
        <w:instrText xml:space="preserve"> ADDIN EN.CITE &lt;EndNote&gt;&lt;Cite&gt;&lt;Author&gt;Freitas&lt;/Author&gt;&lt;Year&gt;2017&lt;/Year&gt;&lt;RecNum&gt;8&lt;/RecNum&gt;&lt;DisplayText&gt;[7]&lt;/DisplayText&gt;&lt;record&gt;&lt;rec-number&gt;8&lt;/rec-number&gt;&lt;foreign-keys&gt;&lt;key app="EN" db-id="wrp5zvp05zppzueewsvxvp95d5r5xpvp20wd" timestamp="1523186622"&gt;8&lt;/key&gt;&lt;/foreign-keys&gt;&lt;ref-type name="Book"&gt;6&lt;/ref-type&gt;&lt;contributors&gt;&lt;authors&gt;&lt;author&gt;Freitas, Fernando&lt;/author&gt;&lt;author&gt;Peres, Sarajane&lt;/author&gt;&lt;author&gt;Lima, Clodoaldo&lt;/author&gt;&lt;author&gt;Barbosa, Felipe&lt;/author&gt;&lt;/authors&gt;&lt;/contributors&gt;&lt;titles&gt;&lt;title&gt;Grammatical facial expression recognition in sign language discourse: a study at the syntax level&lt;/title&gt;&lt;/titles&gt;&lt;dates&gt;&lt;year&gt;2017&lt;/year&gt;&lt;/dates&gt;&lt;urls&gt;&lt;/urls&gt;&lt;electronic-resource-num&gt;10.1007/s10796-017-9765-z&lt;/electronic-resource-num&gt;&lt;/record&gt;&lt;/Cite&gt;&lt;/EndNote&gt;</w:instrText>
      </w:r>
      <w:r w:rsidR="00052293">
        <w:fldChar w:fldCharType="separate"/>
      </w:r>
      <w:r w:rsidR="00052293">
        <w:rPr>
          <w:noProof/>
        </w:rPr>
        <w:t>[7]</w:t>
      </w:r>
      <w:r w:rsidR="00052293">
        <w:fldChar w:fldCharType="end"/>
      </w:r>
      <w:r w:rsidR="00052293">
        <w:t xml:space="preserve">, handling </w:t>
      </w:r>
      <w:r w:rsidR="00052293">
        <w:rPr>
          <w:rFonts w:hint="eastAsia"/>
          <w:lang w:eastAsia="zh-CN"/>
        </w:rPr>
        <w:t>more</w:t>
      </w:r>
      <w:r w:rsidR="0031183C">
        <w:t xml:space="preserve"> changes</w:t>
      </w:r>
      <w:r w:rsidR="00052293">
        <w:t xml:space="preserve"> of landmarks</w:t>
      </w:r>
      <w:r w:rsidR="0031183C">
        <w:t xml:space="preserve"> may cause low accuracy. </w:t>
      </w:r>
    </w:p>
    <w:p w14:paraId="21F99958" w14:textId="237C184F" w:rsidR="00833F6C" w:rsidRPr="00411FF9" w:rsidRDefault="00411FF9" w:rsidP="00411FF9">
      <w:r>
        <w:t>In both MLP</w:t>
      </w:r>
      <w:r w:rsidR="00A51789">
        <w:t xml:space="preserve"> </w:t>
      </w:r>
      <w:r w:rsidR="00A51789">
        <w:fldChar w:fldCharType="begin"/>
      </w:r>
      <w:r w:rsidR="00A51789">
        <w:instrText xml:space="preserve"> ADDIN EN.CITE &lt;EndNote&gt;&lt;Cite&gt;&lt;Author&gt;Freitas&lt;/Author&gt;&lt;Year&gt;2017&lt;/Year&gt;&lt;RecNum&gt;8&lt;/RecNum&gt;&lt;DisplayText&gt;[7]&lt;/DisplayText&gt;&lt;record&gt;&lt;rec-number&gt;8&lt;/rec-number&gt;&lt;foreign-keys&gt;&lt;key app="EN" db-id="wrp5zvp05zppzueewsvxvp95d5r5xpvp20wd" timestamp="1523186622"&gt;8&lt;/key&gt;&lt;/foreign-keys&gt;&lt;ref-type name="Book"&gt;6&lt;/ref-type&gt;&lt;contributors&gt;&lt;authors&gt;&lt;author&gt;Freitas, Fernando&lt;/author&gt;&lt;author&gt;Peres, Sarajane&lt;/author&gt;&lt;author&gt;Lima, Clodoaldo&lt;/author&gt;&lt;author&gt;Barbosa, Felipe&lt;/author&gt;&lt;/authors&gt;&lt;/contributors&gt;&lt;titles&gt;&lt;title&gt;Grammatical facial expression recognition in sign language discourse: a study at the syntax level&lt;/title&gt;&lt;/titles&gt;&lt;dates&gt;&lt;year&gt;2017&lt;/year&gt;&lt;/dates&gt;&lt;urls&gt;&lt;/urls&gt;&lt;electronic-resource-num&gt;10.1007/s10796-017-9765-z&lt;/electronic-resource-num&gt;&lt;/record&gt;&lt;/Cite&gt;&lt;/EndNote&gt;</w:instrText>
      </w:r>
      <w:r w:rsidR="00A51789">
        <w:fldChar w:fldCharType="separate"/>
      </w:r>
      <w:r w:rsidR="00A51789">
        <w:rPr>
          <w:noProof/>
        </w:rPr>
        <w:t>[7]</w:t>
      </w:r>
      <w:r w:rsidR="00A51789">
        <w:fldChar w:fldCharType="end"/>
      </w:r>
      <w:r>
        <w:t xml:space="preserve"> and LSTM model, the final accuracies of “Doubt Question” are very high among the 9 facial expressions. </w:t>
      </w:r>
      <w:r w:rsidR="00B64932">
        <w:t>The results may mean this expression has significant changes by comparing to other neutral frames</w:t>
      </w:r>
      <w:r w:rsidR="004C319E">
        <w:t xml:space="preserve"> while training the model</w:t>
      </w:r>
      <w:r w:rsidR="00B64932">
        <w:t xml:space="preserve">. </w:t>
      </w:r>
    </w:p>
    <w:p w14:paraId="6A07E6D4" w14:textId="69DB9EB8" w:rsidR="00833F6C" w:rsidRDefault="00EA6BA2" w:rsidP="00E85A60">
      <w:pPr>
        <w:pStyle w:val="heading10"/>
        <w:outlineLvl w:val="0"/>
      </w:pPr>
      <w:r>
        <w:t>4</w:t>
      </w:r>
      <w:r w:rsidR="00833F6C" w:rsidRPr="009A3755">
        <w:t xml:space="preserve">   </w:t>
      </w:r>
      <w:r w:rsidR="00833F6C">
        <w:t>Conclusion and Future Work</w:t>
      </w:r>
    </w:p>
    <w:p w14:paraId="2964F7B3" w14:textId="64D433A8" w:rsidR="00CB7283" w:rsidRDefault="009548DE" w:rsidP="00CB7283">
      <w:pPr>
        <w:pStyle w:val="p1a"/>
        <w:rPr>
          <w:lang w:eastAsia="zh-CN"/>
        </w:rPr>
      </w:pPr>
      <w:r>
        <w:t>This paper demonstrates</w:t>
      </w:r>
      <w:r w:rsidR="00523FE8">
        <w:t xml:space="preserve"> the </w:t>
      </w:r>
      <w:r>
        <w:t>ability of this LSTM model to recognise the</w:t>
      </w:r>
      <w:r w:rsidR="000E5B01">
        <w:t xml:space="preserve"> 9</w:t>
      </w:r>
      <w:r>
        <w:t xml:space="preserve"> grammatical facial expressions. </w:t>
      </w:r>
      <w:r w:rsidR="00E67AC8">
        <w:t xml:space="preserve">By comparing past work </w:t>
      </w:r>
      <w:r w:rsidR="00E67AC8">
        <w:fldChar w:fldCharType="begin"/>
      </w:r>
      <w:r w:rsidR="00E67AC8">
        <w:instrText xml:space="preserve"> ADDIN EN.CITE &lt;EndNote&gt;&lt;Cite&gt;&lt;Author&gt;Freitas&lt;/Author&gt;&lt;Year&gt;2017&lt;/Year&gt;&lt;RecNum&gt;8&lt;/RecNum&gt;&lt;DisplayText&gt;[7]&lt;/DisplayText&gt;&lt;record&gt;&lt;rec-number&gt;8&lt;/rec-number&gt;&lt;foreign-keys&gt;&lt;key app="EN" db-id="wrp5zvp05zppzueewsvxvp95d5r5xpvp20wd" timestamp="1523186622"&gt;8&lt;/key&gt;&lt;/foreign-keys&gt;&lt;ref-type name="Book"&gt;6&lt;/ref-type&gt;&lt;contributors&gt;&lt;authors&gt;&lt;author&gt;Freitas, Fernando&lt;/author&gt;&lt;author&gt;Peres, Sarajane&lt;/author&gt;&lt;author&gt;Lima, Clodoaldo&lt;/author&gt;&lt;author&gt;Barbosa, Felipe&lt;/author&gt;&lt;/authors&gt;&lt;/contributors&gt;&lt;titles&gt;&lt;title&gt;Grammatical facial expression recognition in sign language discourse: a study at the syntax level&lt;/title&gt;&lt;/titles&gt;&lt;dates&gt;&lt;year&gt;2017&lt;/year&gt;&lt;/dates&gt;&lt;urls&gt;&lt;/urls&gt;&lt;electronic-resource-num&gt;10.1007/s10796-017-9765-z&lt;/electronic-resource-num&gt;&lt;/record&gt;&lt;/Cite&gt;&lt;/EndNote&gt;</w:instrText>
      </w:r>
      <w:r w:rsidR="00E67AC8">
        <w:fldChar w:fldCharType="separate"/>
      </w:r>
      <w:r w:rsidR="00E67AC8">
        <w:rPr>
          <w:noProof/>
        </w:rPr>
        <w:t>[7]</w:t>
      </w:r>
      <w:r w:rsidR="00E67AC8">
        <w:fldChar w:fldCharType="end"/>
      </w:r>
      <w:r w:rsidR="00E67AC8">
        <w:t xml:space="preserve">, It achieves higher accuracy on “Affirmative” and “Wh Question” dataset; it is the first paper used LSTM method on this UCI facial repository </w:t>
      </w:r>
      <w:r w:rsidR="00E67AC8">
        <w:fldChar w:fldCharType="begin"/>
      </w:r>
      <w:r w:rsidR="00E67AC8">
        <w:instrText xml:space="preserve"> ADDIN EN.CITE &lt;EndNote&gt;&lt;Cite&gt;&lt;Author&gt;Freitas&lt;/Author&gt;&lt;Year&gt;2014&lt;/Year&gt;&lt;RecNum&gt;28&lt;/RecNum&gt;&lt;DisplayText&gt;[6]&lt;/DisplayText&gt;&lt;record&gt;&lt;rec-number&gt;28&lt;/rec-number&gt;&lt;foreign-keys&gt;&lt;key app="EN" db-id="wrp5zvp05zppzueewsvxvp95d5r5xpvp20wd" timestamp="1525003858"&gt;28&lt;/key&gt;&lt;/foreign-keys&gt;&lt;ref-type name="Web Page"&gt;12&lt;/ref-type&gt;&lt;contributors&gt;&lt;authors&gt;&lt;author&gt;Freitas, Fernando&lt;/author&gt;&lt;author&gt;Peres, Sarajane&lt;/author&gt;&lt;author&gt;Lima, Clodoaldo&lt;/author&gt;&lt;author&gt;Barbosa, Felipe&lt;/author&gt;&lt;/authors&gt;&lt;/contributors&gt;&lt;titles&gt;&lt;title&gt;UCI Machine Learning Repository: Grammatical Facial Expressions Data Set&lt;/title&gt;&lt;/titles&gt;&lt;dates&gt;&lt;year&gt;2014&lt;/year&gt;&lt;/dates&gt;&lt;orig-pub&gt;Archive.ics.uci.edu&lt;/orig-pub&gt;&lt;urls&gt;&lt;related-urls&gt;&lt;url&gt;https://archive.ics.uci.edu/ml/datasets/Grammatical+Facial+Expressions.&lt;/url&gt;&lt;/related-urls&gt;&lt;/urls&gt;&lt;access-date&gt;29- Apr- 2018&lt;/access-date&gt;&lt;/record&gt;&lt;/Cite&gt;&lt;/EndNote&gt;</w:instrText>
      </w:r>
      <w:r w:rsidR="00E67AC8">
        <w:fldChar w:fldCharType="separate"/>
      </w:r>
      <w:r w:rsidR="00E67AC8">
        <w:rPr>
          <w:noProof/>
        </w:rPr>
        <w:t>[6]</w:t>
      </w:r>
      <w:r w:rsidR="00E67AC8">
        <w:fldChar w:fldCharType="end"/>
      </w:r>
      <w:r w:rsidR="00E67AC8">
        <w:t xml:space="preserve">. Although </w:t>
      </w:r>
      <w:r>
        <w:t>the basic LSTM model</w:t>
      </w:r>
      <w:r w:rsidR="00E67AC8">
        <w:t xml:space="preserve"> is less accurate</w:t>
      </w:r>
      <w:r w:rsidR="00D32CE4">
        <w:t>, the final accuracy is</w:t>
      </w:r>
      <w:r>
        <w:t xml:space="preserve"> enough</w:t>
      </w:r>
      <w:r w:rsidR="00F71C00">
        <w:t xml:space="preserve"> to identify the category</w:t>
      </w:r>
      <w:r>
        <w:t xml:space="preserve"> of each</w:t>
      </w:r>
      <w:r w:rsidR="00F71C00">
        <w:t xml:space="preserve"> testing facial expression</w:t>
      </w:r>
      <w:r>
        <w:t xml:space="preserve">. </w:t>
      </w:r>
      <w:r w:rsidR="000E5B01">
        <w:t>This paper also</w:t>
      </w:r>
      <w:r>
        <w:t xml:space="preserve"> proves the importance of data pre-processing.</w:t>
      </w:r>
      <w:r>
        <w:t xml:space="preserve"> Especially when the data are at different scales, Z-score can </w:t>
      </w:r>
      <w:r w:rsidR="00D32CE4">
        <w:t>normalis</w:t>
      </w:r>
      <w:r>
        <w:t>e them to the same scale.</w:t>
      </w:r>
      <w:r w:rsidR="00D32CE4">
        <w:t xml:space="preserve"> By extracting the crucial</w:t>
      </w:r>
      <w:r>
        <w:t xml:space="preserve"> features (angles and distance)</w:t>
      </w:r>
      <w:r w:rsidR="00D32CE4">
        <w:t>,</w:t>
      </w:r>
      <w:r>
        <w:t xml:space="preserve"> it reduced the </w:t>
      </w:r>
      <w:r w:rsidR="00E67AC8">
        <w:rPr>
          <w:rFonts w:hint="eastAsia"/>
          <w:lang w:eastAsia="zh-CN"/>
        </w:rPr>
        <w:t>working</w:t>
      </w:r>
      <w:r w:rsidR="00E67AC8">
        <w:rPr>
          <w:lang w:eastAsia="zh-CN"/>
        </w:rPr>
        <w:t xml:space="preserve"> </w:t>
      </w:r>
      <w:r w:rsidR="00E67AC8">
        <w:rPr>
          <w:lang w:val="en-AU" w:eastAsia="zh-CN"/>
        </w:rPr>
        <w:t>load of training</w:t>
      </w:r>
      <w:r w:rsidR="00D32CE4">
        <w:rPr>
          <w:lang w:eastAsia="zh-CN"/>
        </w:rPr>
        <w:t>; Original</w:t>
      </w:r>
      <w:r w:rsidR="00E67AC8">
        <w:rPr>
          <w:lang w:eastAsia="zh-CN"/>
        </w:rPr>
        <w:t xml:space="preserve"> features are 300, but this paper only uses 118 features</w:t>
      </w:r>
      <w:r w:rsidR="000E5B01">
        <w:rPr>
          <w:lang w:eastAsia="zh-CN"/>
        </w:rPr>
        <w:t xml:space="preserve"> to get 90.84% average accuracy</w:t>
      </w:r>
      <w:r w:rsidR="00E67AC8">
        <w:rPr>
          <w:lang w:eastAsia="zh-CN"/>
        </w:rPr>
        <w:t xml:space="preserve">. </w:t>
      </w:r>
    </w:p>
    <w:p w14:paraId="2AC62B47" w14:textId="129659AE" w:rsidR="000E5B01" w:rsidRPr="000E5B01" w:rsidRDefault="000E5B01" w:rsidP="000E5B01">
      <w:pPr>
        <w:rPr>
          <w:lang w:val="en-AU" w:eastAsia="zh-CN"/>
        </w:rPr>
      </w:pPr>
      <w:r>
        <w:rPr>
          <w:lang w:eastAsia="zh-CN"/>
        </w:rPr>
        <w:t>In the next stage,</w:t>
      </w:r>
      <w:r w:rsidR="001574C2">
        <w:rPr>
          <w:lang w:eastAsia="zh-CN"/>
        </w:rPr>
        <w:t xml:space="preserve"> </w:t>
      </w:r>
      <w:r w:rsidR="00D32CE4">
        <w:rPr>
          <w:lang w:eastAsia="zh-CN"/>
        </w:rPr>
        <w:t>to fit RNN model, the dataset should</w:t>
      </w:r>
      <w:r w:rsidR="001574C2">
        <w:rPr>
          <w:lang w:eastAsia="zh-CN"/>
        </w:rPr>
        <w:t xml:space="preserve"> be reconstructed and combine</w:t>
      </w:r>
      <w:r w:rsidR="00D32CE4">
        <w:rPr>
          <w:lang w:eastAsia="zh-CN"/>
        </w:rPr>
        <w:t>d</w:t>
      </w:r>
      <w:r w:rsidR="001574C2">
        <w:rPr>
          <w:lang w:eastAsia="zh-CN"/>
        </w:rPr>
        <w:t xml:space="preserve"> several frames with the same label.</w:t>
      </w:r>
      <w:r w:rsidR="00D32CE4">
        <w:rPr>
          <w:lang w:eastAsia="zh-CN"/>
        </w:rPr>
        <w:t xml:space="preserve"> Since the basic LSTM cannot help increase accuracy on all of type of facial expressions, the next work can try other extensions of RNN.</w:t>
      </w:r>
      <w:r w:rsidR="001574C2">
        <w:rPr>
          <w:lang w:eastAsia="zh-CN"/>
        </w:rPr>
        <w:t xml:space="preserve"> </w:t>
      </w:r>
    </w:p>
    <w:p w14:paraId="62A932EC" w14:textId="7F67F7D1" w:rsidR="00941C3B" w:rsidRDefault="00833F6C" w:rsidP="00FC6136">
      <w:pPr>
        <w:pStyle w:val="heading10"/>
        <w:outlineLvl w:val="0"/>
      </w:pPr>
      <w:r w:rsidRPr="009A3755">
        <w:t>References</w:t>
      </w:r>
    </w:p>
    <w:p w14:paraId="0DFE818C" w14:textId="6380CAF0" w:rsidR="00E67AC8" w:rsidRPr="00E67AC8" w:rsidRDefault="00941C3B" w:rsidP="00E67AC8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E67AC8" w:rsidRPr="00E67AC8">
        <w:rPr>
          <w:noProof/>
        </w:rPr>
        <w:t>[1]</w:t>
      </w:r>
      <w:r w:rsidR="00E67AC8" w:rsidRPr="00E67AC8">
        <w:rPr>
          <w:noProof/>
        </w:rPr>
        <w:tab/>
        <w:t xml:space="preserve">D. Walawalkar, "Grammatical facial expression recognition using customized deep neural network architecture," </w:t>
      </w:r>
      <w:r w:rsidR="00E67AC8" w:rsidRPr="00E67AC8">
        <w:rPr>
          <w:i/>
          <w:noProof/>
        </w:rPr>
        <w:t>ArXiv e-prints</w:t>
      </w:r>
      <w:r w:rsidR="00E67AC8" w:rsidRPr="00E67AC8">
        <w:rPr>
          <w:noProof/>
        </w:rPr>
        <w:t>, vol. 1711</w:t>
      </w:r>
      <w:r w:rsidR="00E67AC8" w:rsidRPr="00E67AC8">
        <w:rPr>
          <w:i/>
          <w:noProof/>
        </w:rPr>
        <w:t xml:space="preserve">, </w:t>
      </w:r>
      <w:r w:rsidR="00E67AC8" w:rsidRPr="00E67AC8">
        <w:rPr>
          <w:noProof/>
        </w:rPr>
        <w:t xml:space="preserve">Accessed on: November 1, 2017Available: </w:t>
      </w:r>
      <w:hyperlink r:id="rId13" w:history="1">
        <w:r w:rsidR="00E67AC8" w:rsidRPr="00E67AC8">
          <w:rPr>
            <w:rStyle w:val="Hyperlink"/>
            <w:noProof/>
          </w:rPr>
          <w:t>http://adsabs.harvard.edu/abs/2017arXiv171106303W</w:t>
        </w:r>
      </w:hyperlink>
    </w:p>
    <w:p w14:paraId="175911FE" w14:textId="77777777" w:rsidR="00E67AC8" w:rsidRPr="00E67AC8" w:rsidRDefault="00E67AC8" w:rsidP="00E67AC8">
      <w:pPr>
        <w:pStyle w:val="EndNoteBibliography"/>
        <w:ind w:left="720" w:hanging="720"/>
        <w:rPr>
          <w:noProof/>
        </w:rPr>
      </w:pPr>
      <w:r w:rsidRPr="00E67AC8">
        <w:rPr>
          <w:noProof/>
        </w:rPr>
        <w:t>[2]</w:t>
      </w:r>
      <w:r w:rsidRPr="00E67AC8">
        <w:rPr>
          <w:noProof/>
        </w:rPr>
        <w:tab/>
        <w:t xml:space="preserve">F. d. A. Freitas, S. M. Peres, C. A. d. M. Lima, and F. V. Barbosa, </w:t>
      </w:r>
      <w:r w:rsidRPr="00E67AC8">
        <w:rPr>
          <w:i/>
          <w:noProof/>
        </w:rPr>
        <w:t>Grammatical Facial Expressions Recognition with Machine Learning</w:t>
      </w:r>
      <w:r w:rsidRPr="00E67AC8">
        <w:rPr>
          <w:noProof/>
        </w:rPr>
        <w:t xml:space="preserve"> (2014). 2014.</w:t>
      </w:r>
    </w:p>
    <w:p w14:paraId="4CAE5469" w14:textId="6FB00F0B" w:rsidR="00E67AC8" w:rsidRPr="00E67AC8" w:rsidRDefault="00E67AC8" w:rsidP="00E67AC8">
      <w:pPr>
        <w:pStyle w:val="EndNoteBibliography"/>
        <w:ind w:left="720" w:hanging="720"/>
        <w:rPr>
          <w:noProof/>
        </w:rPr>
      </w:pPr>
      <w:r w:rsidRPr="00E67AC8">
        <w:rPr>
          <w:noProof/>
        </w:rPr>
        <w:t>[3]</w:t>
      </w:r>
      <w:r w:rsidRPr="00E67AC8">
        <w:rPr>
          <w:noProof/>
        </w:rPr>
        <w:tab/>
        <w:t xml:space="preserve">Microsoft. (2018). </w:t>
      </w:r>
      <w:r w:rsidRPr="00E67AC8">
        <w:rPr>
          <w:i/>
          <w:noProof/>
        </w:rPr>
        <w:t>Face Tracking</w:t>
      </w:r>
      <w:r w:rsidRPr="00E67AC8">
        <w:rPr>
          <w:noProof/>
        </w:rPr>
        <w:t xml:space="preserve">. Available: </w:t>
      </w:r>
      <w:hyperlink r:id="rId14" w:history="1">
        <w:r w:rsidRPr="00E67AC8">
          <w:rPr>
            <w:rStyle w:val="Hyperlink"/>
            <w:noProof/>
          </w:rPr>
          <w:t>https://msdn.microsoft.com/en-us/library/jj130970.aspx</w:t>
        </w:r>
      </w:hyperlink>
    </w:p>
    <w:p w14:paraId="7BD4C6B0" w14:textId="77777777" w:rsidR="00E67AC8" w:rsidRPr="00E67AC8" w:rsidRDefault="00E67AC8" w:rsidP="00E67AC8">
      <w:pPr>
        <w:pStyle w:val="EndNoteBibliography"/>
        <w:ind w:left="720" w:hanging="720"/>
        <w:rPr>
          <w:noProof/>
        </w:rPr>
      </w:pPr>
      <w:r w:rsidRPr="00E67AC8">
        <w:rPr>
          <w:noProof/>
        </w:rPr>
        <w:t>[4]</w:t>
      </w:r>
      <w:r w:rsidRPr="00E67AC8">
        <w:rPr>
          <w:noProof/>
        </w:rPr>
        <w:tab/>
        <w:t xml:space="preserve">A. Rius, I. Ruisánchez, M. P. Callao, and F. X. Rius, "Reliability of analytical systems: use of control charts, time series models and recurrent neural networks (RNN)," </w:t>
      </w:r>
      <w:r w:rsidRPr="00E67AC8">
        <w:rPr>
          <w:i/>
          <w:noProof/>
        </w:rPr>
        <w:t xml:space="preserve">Chemometrics and Intelligent Laboratory Systems, </w:t>
      </w:r>
      <w:r w:rsidRPr="00E67AC8">
        <w:rPr>
          <w:noProof/>
        </w:rPr>
        <w:t>vol. 40, no. 1, pp. 1-18, 1998/05/01/ 1998.</w:t>
      </w:r>
    </w:p>
    <w:p w14:paraId="37E158B9" w14:textId="77777777" w:rsidR="00E67AC8" w:rsidRPr="00E67AC8" w:rsidRDefault="00E67AC8" w:rsidP="00E67AC8">
      <w:pPr>
        <w:pStyle w:val="EndNoteBibliography"/>
        <w:ind w:left="720" w:hanging="720"/>
        <w:rPr>
          <w:noProof/>
        </w:rPr>
      </w:pPr>
      <w:r w:rsidRPr="00E67AC8">
        <w:rPr>
          <w:noProof/>
        </w:rPr>
        <w:lastRenderedPageBreak/>
        <w:t>[5]</w:t>
      </w:r>
      <w:r w:rsidRPr="00E67AC8">
        <w:rPr>
          <w:noProof/>
        </w:rPr>
        <w:tab/>
        <w:t xml:space="preserve">S. Hochreiter and J. Schmidhuber, </w:t>
      </w:r>
      <w:r w:rsidRPr="00E67AC8">
        <w:rPr>
          <w:i/>
          <w:noProof/>
        </w:rPr>
        <w:t>Long Short-term Memory</w:t>
      </w:r>
      <w:r w:rsidRPr="00E67AC8">
        <w:rPr>
          <w:noProof/>
        </w:rPr>
        <w:t>. 1997, pp. 1735-80.</w:t>
      </w:r>
    </w:p>
    <w:p w14:paraId="74743CDB" w14:textId="1389CE6C" w:rsidR="00E67AC8" w:rsidRPr="00E67AC8" w:rsidRDefault="00E67AC8" w:rsidP="00E67AC8">
      <w:pPr>
        <w:pStyle w:val="EndNoteBibliography"/>
        <w:ind w:left="720" w:hanging="720"/>
        <w:rPr>
          <w:noProof/>
        </w:rPr>
      </w:pPr>
      <w:r w:rsidRPr="00E67AC8">
        <w:rPr>
          <w:noProof/>
        </w:rPr>
        <w:t>[6]</w:t>
      </w:r>
      <w:r w:rsidRPr="00E67AC8">
        <w:rPr>
          <w:noProof/>
        </w:rPr>
        <w:tab/>
        <w:t xml:space="preserve">F. Freitas, S. Peres, C. Lima, and F. Barbosa. (2014). </w:t>
      </w:r>
      <w:r w:rsidRPr="00E67AC8">
        <w:rPr>
          <w:i/>
          <w:noProof/>
        </w:rPr>
        <w:t>UCI Machine Learning Repository: Grammatical Facial Expressions Data Set</w:t>
      </w:r>
      <w:r w:rsidRPr="00E67AC8">
        <w:rPr>
          <w:noProof/>
        </w:rPr>
        <w:t xml:space="preserve">. Available: </w:t>
      </w:r>
      <w:hyperlink r:id="rId15" w:history="1">
        <w:r w:rsidRPr="00E67AC8">
          <w:rPr>
            <w:rStyle w:val="Hyperlink"/>
            <w:noProof/>
          </w:rPr>
          <w:t>https://archive.ics.uci.edu/ml/datasets/Grammatical+Facial+Expressions</w:t>
        </w:r>
      </w:hyperlink>
      <w:r w:rsidRPr="00E67AC8">
        <w:rPr>
          <w:noProof/>
        </w:rPr>
        <w:t>.</w:t>
      </w:r>
    </w:p>
    <w:p w14:paraId="49E004F8" w14:textId="77777777" w:rsidR="00E67AC8" w:rsidRPr="00E67AC8" w:rsidRDefault="00E67AC8" w:rsidP="00E67AC8">
      <w:pPr>
        <w:pStyle w:val="EndNoteBibliography"/>
        <w:ind w:left="720" w:hanging="720"/>
        <w:rPr>
          <w:noProof/>
        </w:rPr>
      </w:pPr>
      <w:r w:rsidRPr="00E67AC8">
        <w:rPr>
          <w:noProof/>
        </w:rPr>
        <w:t>[7]</w:t>
      </w:r>
      <w:r w:rsidRPr="00E67AC8">
        <w:rPr>
          <w:noProof/>
        </w:rPr>
        <w:tab/>
        <w:t xml:space="preserve">F. Freitas, S. Peres, C. Lima, and F. Barbosa, </w:t>
      </w:r>
      <w:r w:rsidRPr="00E67AC8">
        <w:rPr>
          <w:i/>
          <w:noProof/>
        </w:rPr>
        <w:t>Grammatical facial expression recognition in sign language discourse: a study at the syntax level</w:t>
      </w:r>
      <w:r w:rsidRPr="00E67AC8">
        <w:rPr>
          <w:noProof/>
        </w:rPr>
        <w:t>. 2017.</w:t>
      </w:r>
    </w:p>
    <w:p w14:paraId="16DBFD16" w14:textId="77777777" w:rsidR="00E67AC8" w:rsidRPr="00E67AC8" w:rsidRDefault="00E67AC8" w:rsidP="00E67AC8">
      <w:pPr>
        <w:pStyle w:val="EndNoteBibliography"/>
        <w:ind w:left="720" w:hanging="720"/>
        <w:rPr>
          <w:noProof/>
        </w:rPr>
      </w:pPr>
      <w:r w:rsidRPr="00E67AC8">
        <w:rPr>
          <w:noProof/>
        </w:rPr>
        <w:t>[8]</w:t>
      </w:r>
      <w:r w:rsidRPr="00E67AC8">
        <w:rPr>
          <w:noProof/>
        </w:rPr>
        <w:tab/>
        <w:t xml:space="preserve">M. S. Bhuvan, D. V. Rao, S. Jain, T. S. Ashwin, R. M. R. Guddetti, and S. P. Kulgod, "Detection and analysis model for grammatical facial expressions in sign language," in </w:t>
      </w:r>
      <w:r w:rsidRPr="00E67AC8">
        <w:rPr>
          <w:i/>
          <w:noProof/>
        </w:rPr>
        <w:t>2016 IEEE Region 10 Symposium (TENSYMP)</w:t>
      </w:r>
      <w:r w:rsidRPr="00E67AC8">
        <w:rPr>
          <w:noProof/>
        </w:rPr>
        <w:t>, 2016, pp. 155-160.</w:t>
      </w:r>
    </w:p>
    <w:p w14:paraId="6B631AC8" w14:textId="41AD2B94" w:rsidR="00E67AC8" w:rsidRPr="00E67AC8" w:rsidRDefault="00E67AC8" w:rsidP="00E67AC8">
      <w:pPr>
        <w:pStyle w:val="EndNoteBibliography"/>
        <w:ind w:left="720" w:hanging="720"/>
        <w:rPr>
          <w:noProof/>
        </w:rPr>
      </w:pPr>
      <w:r w:rsidRPr="00E67AC8">
        <w:rPr>
          <w:noProof/>
        </w:rPr>
        <w:t>[9]</w:t>
      </w:r>
      <w:r w:rsidRPr="00E67AC8">
        <w:rPr>
          <w:noProof/>
        </w:rPr>
        <w:tab/>
        <w:t xml:space="preserve">B. Hasani and M. H. Mahoor, "Facial Expression Recognition Using Enhanced Deep 3D Convolutional Neural Networks," </w:t>
      </w:r>
      <w:r w:rsidRPr="00E67AC8">
        <w:rPr>
          <w:i/>
          <w:noProof/>
        </w:rPr>
        <w:t xml:space="preserve">ArXiv e-prints, </w:t>
      </w:r>
      <w:r w:rsidRPr="00E67AC8">
        <w:rPr>
          <w:noProof/>
        </w:rPr>
        <w:t xml:space="preserve">Accessed on: May 01, 2017Available: </w:t>
      </w:r>
      <w:hyperlink r:id="rId16" w:history="1">
        <w:r w:rsidRPr="00E67AC8">
          <w:rPr>
            <w:rStyle w:val="Hyperlink"/>
            <w:noProof/>
          </w:rPr>
          <w:t>https://ui.adsabs.harvard.edu/#abs/2017arXiv170507871H</w:t>
        </w:r>
      </w:hyperlink>
    </w:p>
    <w:p w14:paraId="1D0872C0" w14:textId="77777777" w:rsidR="00E67AC8" w:rsidRPr="00E67AC8" w:rsidRDefault="00E67AC8" w:rsidP="00E67AC8">
      <w:pPr>
        <w:pStyle w:val="EndNoteBibliography"/>
        <w:ind w:left="720" w:hanging="720"/>
        <w:rPr>
          <w:noProof/>
        </w:rPr>
      </w:pPr>
      <w:r w:rsidRPr="00E67AC8">
        <w:rPr>
          <w:noProof/>
        </w:rPr>
        <w:t>[10]</w:t>
      </w:r>
      <w:r w:rsidRPr="00E67AC8">
        <w:rPr>
          <w:noProof/>
        </w:rPr>
        <w:tab/>
        <w:t>A. Graves, J. Schmidhuber, C. Mayer, M. Wimmer, and B. Radig, "Facial Expression Recognition with Recurrent Neural Networks," 2008.</w:t>
      </w:r>
    </w:p>
    <w:p w14:paraId="3B7CC4FA" w14:textId="77777777" w:rsidR="00E67AC8" w:rsidRPr="00E67AC8" w:rsidRDefault="00E67AC8" w:rsidP="00E67AC8">
      <w:pPr>
        <w:pStyle w:val="EndNoteBibliography"/>
        <w:ind w:left="720" w:hanging="720"/>
        <w:rPr>
          <w:noProof/>
        </w:rPr>
      </w:pPr>
      <w:r w:rsidRPr="00E67AC8">
        <w:rPr>
          <w:noProof/>
        </w:rPr>
        <w:t>[11]</w:t>
      </w:r>
      <w:r w:rsidRPr="00E67AC8">
        <w:rPr>
          <w:noProof/>
        </w:rPr>
        <w:tab/>
        <w:t xml:space="preserve">S. Evan and S. Michael, "Implementation of facial recognition with Microsoft Kinect v2 sensor for patient verification," </w:t>
      </w:r>
      <w:r w:rsidRPr="00E67AC8">
        <w:rPr>
          <w:i/>
          <w:noProof/>
        </w:rPr>
        <w:t xml:space="preserve">Medical Physics, </w:t>
      </w:r>
      <w:r w:rsidRPr="00E67AC8">
        <w:rPr>
          <w:noProof/>
        </w:rPr>
        <w:t>vol. 44, no. 6, pp. 2391-2399, 2017.</w:t>
      </w:r>
    </w:p>
    <w:p w14:paraId="52176599" w14:textId="73698EA4" w:rsidR="00E67AC8" w:rsidRPr="00E67AC8" w:rsidRDefault="00E67AC8" w:rsidP="00E67AC8">
      <w:pPr>
        <w:pStyle w:val="EndNoteBibliography"/>
        <w:ind w:left="720" w:hanging="720"/>
        <w:rPr>
          <w:noProof/>
        </w:rPr>
      </w:pPr>
      <w:r w:rsidRPr="00E67AC8">
        <w:rPr>
          <w:noProof/>
        </w:rPr>
        <w:t>[12]</w:t>
      </w:r>
      <w:r w:rsidRPr="00E67AC8">
        <w:rPr>
          <w:noProof/>
        </w:rPr>
        <w:tab/>
        <w:t xml:space="preserve">D. P. Kingma and J. Ba, "Adam: A Method for Stochastic Optimization," </w:t>
      </w:r>
      <w:r w:rsidRPr="00E67AC8">
        <w:rPr>
          <w:i/>
          <w:noProof/>
        </w:rPr>
        <w:t xml:space="preserve">ArXiv e-prints, </w:t>
      </w:r>
      <w:r w:rsidRPr="00E67AC8">
        <w:rPr>
          <w:noProof/>
        </w:rPr>
        <w:t xml:space="preserve">Accessed on: December 01, 2014Available: </w:t>
      </w:r>
      <w:hyperlink r:id="rId17" w:history="1">
        <w:r w:rsidRPr="00E67AC8">
          <w:rPr>
            <w:rStyle w:val="Hyperlink"/>
            <w:noProof/>
          </w:rPr>
          <w:t>https://ui.adsabs.harvard.edu/#abs/2014arXiv1412.6980K</w:t>
        </w:r>
      </w:hyperlink>
    </w:p>
    <w:p w14:paraId="70ADC816" w14:textId="5E0A3178" w:rsidR="00E67AC8" w:rsidRPr="00E67AC8" w:rsidRDefault="00E67AC8" w:rsidP="00E67AC8">
      <w:pPr>
        <w:pStyle w:val="EndNoteBibliography"/>
        <w:ind w:left="720" w:hanging="720"/>
        <w:rPr>
          <w:noProof/>
        </w:rPr>
      </w:pPr>
      <w:r w:rsidRPr="00E67AC8">
        <w:rPr>
          <w:noProof/>
        </w:rPr>
        <w:t>[13]</w:t>
      </w:r>
      <w:r w:rsidRPr="00E67AC8">
        <w:rPr>
          <w:noProof/>
        </w:rPr>
        <w:tab/>
        <w:t xml:space="preserve">A. Sinha, M. Sarkar, A. Mukherjee, and B. Krishnamurthy, "Introspection: Accelerating Neural Network Training By Learning Weight Evolution," </w:t>
      </w:r>
      <w:r w:rsidRPr="00E67AC8">
        <w:rPr>
          <w:i/>
          <w:noProof/>
        </w:rPr>
        <w:t xml:space="preserve">ArXiv e-prints, </w:t>
      </w:r>
      <w:r w:rsidRPr="00E67AC8">
        <w:rPr>
          <w:noProof/>
        </w:rPr>
        <w:t xml:space="preserve">Accessed on: April 01, 2017Available: </w:t>
      </w:r>
      <w:hyperlink r:id="rId18" w:history="1">
        <w:r w:rsidRPr="00E67AC8">
          <w:rPr>
            <w:rStyle w:val="Hyperlink"/>
            <w:noProof/>
          </w:rPr>
          <w:t>https://ui.adsabs.harvard.edu/#abs/2017arXiv170404959S</w:t>
        </w:r>
      </w:hyperlink>
    </w:p>
    <w:p w14:paraId="53D5C85D" w14:textId="77777777" w:rsidR="00E67AC8" w:rsidRPr="00E67AC8" w:rsidRDefault="00E67AC8" w:rsidP="00E67AC8">
      <w:pPr>
        <w:pStyle w:val="EndNoteBibliography"/>
        <w:ind w:left="720" w:hanging="720"/>
        <w:rPr>
          <w:noProof/>
        </w:rPr>
      </w:pPr>
      <w:r w:rsidRPr="00E67AC8">
        <w:rPr>
          <w:noProof/>
        </w:rPr>
        <w:t>[14]</w:t>
      </w:r>
      <w:r w:rsidRPr="00E67AC8">
        <w:rPr>
          <w:noProof/>
        </w:rPr>
        <w:tab/>
        <w:t>Pytorch.org, "torch.nn — PyTorch master documentation."</w:t>
      </w:r>
    </w:p>
    <w:p w14:paraId="0070B17C" w14:textId="77777777" w:rsidR="00E67AC8" w:rsidRPr="00E67AC8" w:rsidRDefault="00E67AC8" w:rsidP="00E67AC8">
      <w:pPr>
        <w:pStyle w:val="EndNoteBibliography"/>
        <w:ind w:left="720" w:hanging="720"/>
        <w:rPr>
          <w:noProof/>
        </w:rPr>
      </w:pPr>
      <w:r w:rsidRPr="00E67AC8">
        <w:rPr>
          <w:noProof/>
        </w:rPr>
        <w:t>[15]</w:t>
      </w:r>
      <w:r w:rsidRPr="00E67AC8">
        <w:rPr>
          <w:noProof/>
        </w:rPr>
        <w:tab/>
        <w:t xml:space="preserve">P. Refaeilzadeh, L. Tang, and H. Liu, "Cross-Validation," in </w:t>
      </w:r>
      <w:r w:rsidRPr="00E67AC8">
        <w:rPr>
          <w:i/>
          <w:noProof/>
        </w:rPr>
        <w:t>Encyclopedia of Database Systems</w:t>
      </w:r>
      <w:r w:rsidRPr="00E67AC8">
        <w:rPr>
          <w:noProof/>
        </w:rPr>
        <w:t>, L. Liu and M. T. ÖZsu, Eds. Boston, MA: Springer US, 2009, pp. 532-538.</w:t>
      </w:r>
    </w:p>
    <w:p w14:paraId="343F0863" w14:textId="77777777" w:rsidR="00E67AC8" w:rsidRPr="00E67AC8" w:rsidRDefault="00E67AC8" w:rsidP="00E67AC8">
      <w:pPr>
        <w:pStyle w:val="EndNoteBibliography"/>
        <w:ind w:left="720" w:hanging="720"/>
        <w:rPr>
          <w:noProof/>
        </w:rPr>
      </w:pPr>
      <w:r w:rsidRPr="00E67AC8">
        <w:rPr>
          <w:noProof/>
        </w:rPr>
        <w:t>[16]</w:t>
      </w:r>
      <w:r w:rsidRPr="00E67AC8">
        <w:rPr>
          <w:noProof/>
        </w:rPr>
        <w:tab/>
        <w:t xml:space="preserve">T. Fawcett, "An introduction to ROC analysis," </w:t>
      </w:r>
      <w:r w:rsidRPr="00E67AC8">
        <w:rPr>
          <w:i/>
          <w:noProof/>
        </w:rPr>
        <w:t xml:space="preserve">Pattern Recogn. Lett., </w:t>
      </w:r>
      <w:r w:rsidRPr="00E67AC8">
        <w:rPr>
          <w:noProof/>
        </w:rPr>
        <w:t>vol. 27, no. 8, pp. 861-874, 2006.</w:t>
      </w:r>
    </w:p>
    <w:p w14:paraId="2F447571" w14:textId="7E5594EB" w:rsidR="00FC6136" w:rsidRDefault="00941C3B" w:rsidP="00E04B68">
      <w:pPr>
        <w:ind w:firstLine="0"/>
      </w:pPr>
      <w:r>
        <w:fldChar w:fldCharType="end"/>
      </w:r>
    </w:p>
    <w:p w14:paraId="5CF332D6" w14:textId="77777777" w:rsidR="00FC6136" w:rsidRDefault="00FC6136" w:rsidP="00FC6136">
      <w:pPr>
        <w:jc w:val="center"/>
      </w:pPr>
    </w:p>
    <w:p w14:paraId="06FE2738" w14:textId="3A27A283" w:rsidR="00FC6136" w:rsidRDefault="00FC6136" w:rsidP="00FC6136">
      <w:pPr>
        <w:jc w:val="center"/>
      </w:pPr>
    </w:p>
    <w:p w14:paraId="0675DFB8" w14:textId="5272539A" w:rsidR="00FC6136" w:rsidRPr="009A3755" w:rsidRDefault="00FC6136" w:rsidP="00F86C0C">
      <w:pPr>
        <w:pStyle w:val="p1a"/>
      </w:pPr>
    </w:p>
    <w:p w14:paraId="2D9EDAF3" w14:textId="7960D943" w:rsidR="00FC6136" w:rsidRPr="007F17A7" w:rsidRDefault="00FC6136" w:rsidP="008F4E62">
      <w:pPr>
        <w:ind w:firstLine="0"/>
        <w:rPr>
          <w:lang w:val="en-AU"/>
        </w:rPr>
      </w:pPr>
    </w:p>
    <w:sectPr w:rsidR="00FC6136" w:rsidRPr="007F17A7" w:rsidSect="0070520C">
      <w:type w:val="continuous"/>
      <w:pgSz w:w="11907" w:h="16840" w:code="9"/>
      <w:pgMar w:top="2948" w:right="2495" w:bottom="2948" w:left="2495" w:header="2381" w:footer="1389" w:gutter="0"/>
      <w:cols w:space="720"/>
      <w:noEndnote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C1A2EBA" w14:textId="77777777" w:rsidR="00351B98" w:rsidRDefault="00351B98">
      <w:r>
        <w:separator/>
      </w:r>
    </w:p>
  </w:endnote>
  <w:endnote w:type="continuationSeparator" w:id="0">
    <w:p w14:paraId="488BFBB7" w14:textId="77777777" w:rsidR="00351B98" w:rsidRDefault="00351B98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Tms Rmn">
    <w:altName w:val="Times New Roman"/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">
    <w:panose1 w:val="02000500000000000000"/>
    <w:charset w:val="00"/>
    <w:family w:val="auto"/>
    <w:pitch w:val="variable"/>
    <w:sig w:usb0="E00002FF" w:usb1="5000205A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3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44B7231" w14:textId="77777777" w:rsidR="00351B98" w:rsidRDefault="00351B98">
      <w:r>
        <w:separator/>
      </w:r>
    </w:p>
  </w:footnote>
  <w:footnote w:type="continuationSeparator" w:id="0">
    <w:p w14:paraId="51A62E8F" w14:textId="77777777" w:rsidR="00351B98" w:rsidRDefault="00351B98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A33017E2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8E02665A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18969594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E230CCE8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87C05C50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F7EA6808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5862056C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6C42A7C0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787241E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DD00E32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FFFFFFFB"/>
    <w:multiLevelType w:val="multilevel"/>
    <w:tmpl w:val="0FE4D956"/>
    <w:lvl w:ilvl="0">
      <w:numFmt w:val="none"/>
      <w:lvlText w:val=""/>
      <w:lvlJc w:val="left"/>
    </w:lvl>
    <w:lvl w:ilvl="1">
      <w:numFmt w:val="none"/>
      <w:lvlText w:val=""/>
      <w:lvlJc w:val="left"/>
    </w:lvl>
    <w:lvl w:ilvl="2">
      <w:numFmt w:val="none"/>
      <w:lvlText w:val=""/>
      <w:lvlJc w:val="left"/>
    </w:lvl>
    <w:lvl w:ilvl="3">
      <w:numFmt w:val="decimal"/>
      <w:pStyle w:val="Heading4"/>
      <w:lvlText w:val="%4"/>
      <w:legacy w:legacy="1" w:legacySpace="0" w:legacyIndent="0"/>
      <w:lvlJc w:val="left"/>
      <w:rPr>
        <w:rFonts w:ascii="Tms Rmn" w:hAnsi="Tms Rmn" w:hint="default"/>
      </w:rPr>
    </w:lvl>
    <w:lvl w:ilvl="4">
      <w:numFmt w:val="decimal"/>
      <w:pStyle w:val="Heading5"/>
      <w:lvlText w:val="%5"/>
      <w:legacy w:legacy="1" w:legacySpace="0" w:legacyIndent="0"/>
      <w:lvlJc w:val="left"/>
      <w:rPr>
        <w:rFonts w:ascii="Tms Rmn" w:hAnsi="Tms Rmn" w:hint="default"/>
      </w:rPr>
    </w:lvl>
    <w:lvl w:ilvl="5">
      <w:numFmt w:val="decimal"/>
      <w:pStyle w:val="Heading6"/>
      <w:lvlText w:val="%6"/>
      <w:legacy w:legacy="1" w:legacySpace="0" w:legacyIndent="0"/>
      <w:lvlJc w:val="left"/>
      <w:rPr>
        <w:rFonts w:ascii="Tms Rmn" w:hAnsi="Tms Rmn" w:hint="default"/>
      </w:rPr>
    </w:lvl>
    <w:lvl w:ilvl="6">
      <w:numFmt w:val="decimal"/>
      <w:pStyle w:val="Heading7"/>
      <w:lvlText w:val="%7"/>
      <w:legacy w:legacy="1" w:legacySpace="0" w:legacyIndent="0"/>
      <w:lvlJc w:val="left"/>
      <w:rPr>
        <w:rFonts w:ascii="Tms Rmn" w:hAnsi="Tms Rmn" w:hint="default"/>
      </w:rPr>
    </w:lvl>
    <w:lvl w:ilvl="7">
      <w:numFmt w:val="decimal"/>
      <w:pStyle w:val="Heading8"/>
      <w:lvlText w:val="%8"/>
      <w:legacy w:legacy="1" w:legacySpace="0" w:legacyIndent="0"/>
      <w:lvlJc w:val="left"/>
      <w:rPr>
        <w:rFonts w:ascii="Tms Rmn" w:hAnsi="Tms Rmn" w:hint="default"/>
      </w:rPr>
    </w:lvl>
    <w:lvl w:ilvl="8">
      <w:numFmt w:val="decimal"/>
      <w:pStyle w:val="Heading9"/>
      <w:lvlText w:val="%9"/>
      <w:legacy w:legacy="1" w:legacySpace="0" w:legacyIndent="0"/>
      <w:lvlJc w:val="left"/>
      <w:rPr>
        <w:rFonts w:ascii="Tms Rmn" w:hAnsi="Tms Rmn" w:hint="default"/>
      </w:rPr>
    </w:lvl>
  </w:abstractNum>
  <w:abstractNum w:abstractNumId="11" w15:restartNumberingAfterBreak="0">
    <w:nsid w:val="33BF5470"/>
    <w:multiLevelType w:val="singleLevel"/>
    <w:tmpl w:val="6F4E66F0"/>
    <w:lvl w:ilvl="0">
      <w:start w:val="1"/>
      <w:numFmt w:val="decimal"/>
      <w:lvlText w:val="%1."/>
      <w:legacy w:legacy="1" w:legacySpace="0" w:legacyIndent="227"/>
      <w:lvlJc w:val="left"/>
      <w:pPr>
        <w:ind w:left="227" w:hanging="227"/>
      </w:pPr>
    </w:lvl>
  </w:abstractNum>
  <w:abstractNum w:abstractNumId="12" w15:restartNumberingAfterBreak="0">
    <w:nsid w:val="368B36D6"/>
    <w:multiLevelType w:val="hybridMultilevel"/>
    <w:tmpl w:val="6F4E66F0"/>
    <w:lvl w:ilvl="0" w:tplc="0407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10"/>
  </w:num>
  <w:num w:numId="2">
    <w:abstractNumId w:val="12"/>
  </w:num>
  <w:num w:numId="3">
    <w:abstractNumId w:val="11"/>
  </w:num>
  <w:num w:numId="4">
    <w:abstractNumId w:val="0"/>
  </w:num>
  <w:num w:numId="5">
    <w:abstractNumId w:val="1"/>
  </w:num>
  <w:num w:numId="6">
    <w:abstractNumId w:val="2"/>
  </w:num>
  <w:num w:numId="7">
    <w:abstractNumId w:val="3"/>
  </w:num>
  <w:num w:numId="8">
    <w:abstractNumId w:val="8"/>
  </w:num>
  <w:num w:numId="9">
    <w:abstractNumId w:val="4"/>
  </w:num>
  <w:num w:numId="10">
    <w:abstractNumId w:val="5"/>
  </w:num>
  <w:num w:numId="11">
    <w:abstractNumId w:val="6"/>
  </w:num>
  <w:num w:numId="12">
    <w:abstractNumId w:val="7"/>
  </w:num>
  <w:num w:numId="13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4"/>
  <w:mirrorMargins/>
  <w:attachedTemplate r:id="rId1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09"/>
  <w:hyphenationZone w:val="425"/>
  <w:evenAndOddHeaders/>
  <w:drawingGridHorizontalSpacing w:val="120"/>
  <w:drawingGridVerticalSpacing w:val="120"/>
  <w:displayVerticalDrawingGridEvery w:val="0"/>
  <w:doNotUseMarginsForDrawingGridOrigin/>
  <w:characterSpacingControl w:val="doNotCompress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doNotUseHTMLParagraphAutoSpacing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rp5zvp05zppzueewsvxvp95d5r5xpvp20wd&quot;&gt;Assignmemt&lt;record-ids&gt;&lt;item&gt;1&lt;/item&gt;&lt;item&gt;3&lt;/item&gt;&lt;item&gt;8&lt;/item&gt;&lt;item&gt;17&lt;/item&gt;&lt;item&gt;22&lt;/item&gt;&lt;item&gt;24&lt;/item&gt;&lt;item&gt;26&lt;/item&gt;&lt;item&gt;28&lt;/item&gt;&lt;item&gt;33&lt;/item&gt;&lt;item&gt;34&lt;/item&gt;&lt;item&gt;38&lt;/item&gt;&lt;item&gt;41&lt;/item&gt;&lt;item&gt;42&lt;/item&gt;&lt;item&gt;45&lt;/item&gt;&lt;item&gt;47&lt;/item&gt;&lt;item&gt;49&lt;/item&gt;&lt;/record-ids&gt;&lt;/item&gt;&lt;/Libraries&gt;"/>
  </w:docVars>
  <w:rsids>
    <w:rsidRoot w:val="009942DC"/>
    <w:rsid w:val="000003B1"/>
    <w:rsid w:val="000023E3"/>
    <w:rsid w:val="000034B2"/>
    <w:rsid w:val="00006E9D"/>
    <w:rsid w:val="00026CCF"/>
    <w:rsid w:val="000273F3"/>
    <w:rsid w:val="00040D46"/>
    <w:rsid w:val="00050DFE"/>
    <w:rsid w:val="00052293"/>
    <w:rsid w:val="00053BA6"/>
    <w:rsid w:val="00065115"/>
    <w:rsid w:val="00070AA5"/>
    <w:rsid w:val="00094440"/>
    <w:rsid w:val="000968D1"/>
    <w:rsid w:val="000973E2"/>
    <w:rsid w:val="000A1FD0"/>
    <w:rsid w:val="000C01A4"/>
    <w:rsid w:val="000C066C"/>
    <w:rsid w:val="000C4AB0"/>
    <w:rsid w:val="000C6B24"/>
    <w:rsid w:val="000D4107"/>
    <w:rsid w:val="000E4EF4"/>
    <w:rsid w:val="000E5B01"/>
    <w:rsid w:val="00113A2E"/>
    <w:rsid w:val="0012420F"/>
    <w:rsid w:val="00130B19"/>
    <w:rsid w:val="00134964"/>
    <w:rsid w:val="0014574D"/>
    <w:rsid w:val="00150C82"/>
    <w:rsid w:val="00152CDB"/>
    <w:rsid w:val="001574C2"/>
    <w:rsid w:val="00165C6D"/>
    <w:rsid w:val="00184AAA"/>
    <w:rsid w:val="001A06F2"/>
    <w:rsid w:val="001A4F6B"/>
    <w:rsid w:val="001B60DE"/>
    <w:rsid w:val="001D3036"/>
    <w:rsid w:val="001E2B8E"/>
    <w:rsid w:val="001F3109"/>
    <w:rsid w:val="001F3840"/>
    <w:rsid w:val="001F6EF5"/>
    <w:rsid w:val="00203798"/>
    <w:rsid w:val="00232943"/>
    <w:rsid w:val="00232F5D"/>
    <w:rsid w:val="00252BAB"/>
    <w:rsid w:val="00255F66"/>
    <w:rsid w:val="00280BC1"/>
    <w:rsid w:val="002826B0"/>
    <w:rsid w:val="002A3EE9"/>
    <w:rsid w:val="002B1EDB"/>
    <w:rsid w:val="002C7046"/>
    <w:rsid w:val="002F1EF9"/>
    <w:rsid w:val="003033CE"/>
    <w:rsid w:val="0031183C"/>
    <w:rsid w:val="00327A27"/>
    <w:rsid w:val="00327F52"/>
    <w:rsid w:val="00331A2B"/>
    <w:rsid w:val="0033684D"/>
    <w:rsid w:val="00351B98"/>
    <w:rsid w:val="003601FB"/>
    <w:rsid w:val="00396390"/>
    <w:rsid w:val="003A1A6D"/>
    <w:rsid w:val="003B0667"/>
    <w:rsid w:val="003B16CB"/>
    <w:rsid w:val="003C5FA0"/>
    <w:rsid w:val="003D3C40"/>
    <w:rsid w:val="003D4364"/>
    <w:rsid w:val="003D5B66"/>
    <w:rsid w:val="003D5C7E"/>
    <w:rsid w:val="003D6BB1"/>
    <w:rsid w:val="003E2B0B"/>
    <w:rsid w:val="004072A8"/>
    <w:rsid w:val="00407662"/>
    <w:rsid w:val="00411FF9"/>
    <w:rsid w:val="00421D1E"/>
    <w:rsid w:val="00422C0D"/>
    <w:rsid w:val="0043198F"/>
    <w:rsid w:val="00433949"/>
    <w:rsid w:val="00445C33"/>
    <w:rsid w:val="004846C7"/>
    <w:rsid w:val="004A4504"/>
    <w:rsid w:val="004B5B08"/>
    <w:rsid w:val="004C319E"/>
    <w:rsid w:val="004C31AA"/>
    <w:rsid w:val="005154B2"/>
    <w:rsid w:val="0051671F"/>
    <w:rsid w:val="00516EBB"/>
    <w:rsid w:val="00523FE8"/>
    <w:rsid w:val="00531B35"/>
    <w:rsid w:val="00533532"/>
    <w:rsid w:val="005339DF"/>
    <w:rsid w:val="00552B94"/>
    <w:rsid w:val="005666AD"/>
    <w:rsid w:val="00586CFF"/>
    <w:rsid w:val="00592587"/>
    <w:rsid w:val="005B1E72"/>
    <w:rsid w:val="005B3E4B"/>
    <w:rsid w:val="005B74BA"/>
    <w:rsid w:val="005C0E35"/>
    <w:rsid w:val="005C3C79"/>
    <w:rsid w:val="005D7BE7"/>
    <w:rsid w:val="005E75E6"/>
    <w:rsid w:val="005F632A"/>
    <w:rsid w:val="00600440"/>
    <w:rsid w:val="00611946"/>
    <w:rsid w:val="00614FE4"/>
    <w:rsid w:val="006225EA"/>
    <w:rsid w:val="006315B2"/>
    <w:rsid w:val="0063633B"/>
    <w:rsid w:val="00652234"/>
    <w:rsid w:val="00657488"/>
    <w:rsid w:val="006659BC"/>
    <w:rsid w:val="006661A2"/>
    <w:rsid w:val="0067477F"/>
    <w:rsid w:val="00681D1C"/>
    <w:rsid w:val="00685E19"/>
    <w:rsid w:val="00690C37"/>
    <w:rsid w:val="006962C6"/>
    <w:rsid w:val="006A1BD8"/>
    <w:rsid w:val="006B13EC"/>
    <w:rsid w:val="006B2B1A"/>
    <w:rsid w:val="006B4B5F"/>
    <w:rsid w:val="006D40A0"/>
    <w:rsid w:val="006F695C"/>
    <w:rsid w:val="006F6EA3"/>
    <w:rsid w:val="0070520C"/>
    <w:rsid w:val="007131A7"/>
    <w:rsid w:val="00717C00"/>
    <w:rsid w:val="0072116F"/>
    <w:rsid w:val="007309D0"/>
    <w:rsid w:val="00746B6C"/>
    <w:rsid w:val="00782CA6"/>
    <w:rsid w:val="00786A13"/>
    <w:rsid w:val="00787C6A"/>
    <w:rsid w:val="007C6CE4"/>
    <w:rsid w:val="007E4222"/>
    <w:rsid w:val="007F17A7"/>
    <w:rsid w:val="00806FC5"/>
    <w:rsid w:val="008333CD"/>
    <w:rsid w:val="00833F6C"/>
    <w:rsid w:val="00866A61"/>
    <w:rsid w:val="00870DD5"/>
    <w:rsid w:val="00873226"/>
    <w:rsid w:val="008965AF"/>
    <w:rsid w:val="008A0799"/>
    <w:rsid w:val="008F0DF0"/>
    <w:rsid w:val="008F4E62"/>
    <w:rsid w:val="008F6999"/>
    <w:rsid w:val="009110A2"/>
    <w:rsid w:val="00914605"/>
    <w:rsid w:val="009236DF"/>
    <w:rsid w:val="00941C3B"/>
    <w:rsid w:val="009462AC"/>
    <w:rsid w:val="00946D49"/>
    <w:rsid w:val="0095068A"/>
    <w:rsid w:val="00952EDD"/>
    <w:rsid w:val="009548DE"/>
    <w:rsid w:val="00955357"/>
    <w:rsid w:val="0097098C"/>
    <w:rsid w:val="00971AD8"/>
    <w:rsid w:val="009942DC"/>
    <w:rsid w:val="009A17CE"/>
    <w:rsid w:val="009B1D59"/>
    <w:rsid w:val="009C1355"/>
    <w:rsid w:val="009C24ED"/>
    <w:rsid w:val="009F4136"/>
    <w:rsid w:val="00A0258C"/>
    <w:rsid w:val="00A02F42"/>
    <w:rsid w:val="00A06878"/>
    <w:rsid w:val="00A3268C"/>
    <w:rsid w:val="00A43A07"/>
    <w:rsid w:val="00A51789"/>
    <w:rsid w:val="00A54DE9"/>
    <w:rsid w:val="00A61B46"/>
    <w:rsid w:val="00A8258F"/>
    <w:rsid w:val="00A82AC2"/>
    <w:rsid w:val="00A84A34"/>
    <w:rsid w:val="00A91A8B"/>
    <w:rsid w:val="00AB0C50"/>
    <w:rsid w:val="00AD1F0A"/>
    <w:rsid w:val="00AD45DE"/>
    <w:rsid w:val="00AE1D85"/>
    <w:rsid w:val="00B069EE"/>
    <w:rsid w:val="00B41F3C"/>
    <w:rsid w:val="00B64932"/>
    <w:rsid w:val="00B65224"/>
    <w:rsid w:val="00B7438C"/>
    <w:rsid w:val="00B813F5"/>
    <w:rsid w:val="00B93745"/>
    <w:rsid w:val="00B953BA"/>
    <w:rsid w:val="00B96484"/>
    <w:rsid w:val="00BA0FAB"/>
    <w:rsid w:val="00BA4722"/>
    <w:rsid w:val="00BA6879"/>
    <w:rsid w:val="00BB2659"/>
    <w:rsid w:val="00BB6A26"/>
    <w:rsid w:val="00BC0AF4"/>
    <w:rsid w:val="00BC22A5"/>
    <w:rsid w:val="00BD1A6F"/>
    <w:rsid w:val="00BD20F4"/>
    <w:rsid w:val="00BD33FD"/>
    <w:rsid w:val="00BE3BF9"/>
    <w:rsid w:val="00BF029B"/>
    <w:rsid w:val="00BF3086"/>
    <w:rsid w:val="00C0051F"/>
    <w:rsid w:val="00C016AF"/>
    <w:rsid w:val="00C078B6"/>
    <w:rsid w:val="00C1659C"/>
    <w:rsid w:val="00C16F71"/>
    <w:rsid w:val="00C21DCE"/>
    <w:rsid w:val="00C23B00"/>
    <w:rsid w:val="00C23EA1"/>
    <w:rsid w:val="00C27BCB"/>
    <w:rsid w:val="00C40940"/>
    <w:rsid w:val="00C52F84"/>
    <w:rsid w:val="00C951AE"/>
    <w:rsid w:val="00C95EFA"/>
    <w:rsid w:val="00C97ADA"/>
    <w:rsid w:val="00CA64AB"/>
    <w:rsid w:val="00CB2306"/>
    <w:rsid w:val="00CB7283"/>
    <w:rsid w:val="00CC06CD"/>
    <w:rsid w:val="00CC6A3B"/>
    <w:rsid w:val="00CE5376"/>
    <w:rsid w:val="00CF0521"/>
    <w:rsid w:val="00CF3BCD"/>
    <w:rsid w:val="00D14F9A"/>
    <w:rsid w:val="00D15D54"/>
    <w:rsid w:val="00D25733"/>
    <w:rsid w:val="00D26B9D"/>
    <w:rsid w:val="00D31292"/>
    <w:rsid w:val="00D32CE4"/>
    <w:rsid w:val="00D36147"/>
    <w:rsid w:val="00D419F0"/>
    <w:rsid w:val="00D46E59"/>
    <w:rsid w:val="00D500D0"/>
    <w:rsid w:val="00D7276A"/>
    <w:rsid w:val="00D8313E"/>
    <w:rsid w:val="00DC2926"/>
    <w:rsid w:val="00DC4DB3"/>
    <w:rsid w:val="00DD4817"/>
    <w:rsid w:val="00DD51B0"/>
    <w:rsid w:val="00DD625B"/>
    <w:rsid w:val="00DE143C"/>
    <w:rsid w:val="00E04B68"/>
    <w:rsid w:val="00E25E38"/>
    <w:rsid w:val="00E3194C"/>
    <w:rsid w:val="00E3380D"/>
    <w:rsid w:val="00E525A5"/>
    <w:rsid w:val="00E62AEF"/>
    <w:rsid w:val="00E63116"/>
    <w:rsid w:val="00E67AC8"/>
    <w:rsid w:val="00E85A60"/>
    <w:rsid w:val="00EA1D86"/>
    <w:rsid w:val="00EA3C57"/>
    <w:rsid w:val="00EA6BA2"/>
    <w:rsid w:val="00EC4FEE"/>
    <w:rsid w:val="00EC6C7B"/>
    <w:rsid w:val="00ED10ED"/>
    <w:rsid w:val="00EE3C09"/>
    <w:rsid w:val="00EE747B"/>
    <w:rsid w:val="00F00716"/>
    <w:rsid w:val="00F05A3A"/>
    <w:rsid w:val="00F26A39"/>
    <w:rsid w:val="00F35037"/>
    <w:rsid w:val="00F367A6"/>
    <w:rsid w:val="00F36F61"/>
    <w:rsid w:val="00F3766B"/>
    <w:rsid w:val="00F54FCB"/>
    <w:rsid w:val="00F56A05"/>
    <w:rsid w:val="00F65CC6"/>
    <w:rsid w:val="00F71820"/>
    <w:rsid w:val="00F71C00"/>
    <w:rsid w:val="00F86C0C"/>
    <w:rsid w:val="00F95A8B"/>
    <w:rsid w:val="00FA0BD0"/>
    <w:rsid w:val="00FA0E05"/>
    <w:rsid w:val="00FA134A"/>
    <w:rsid w:val="00FA2623"/>
    <w:rsid w:val="00FC6136"/>
    <w:rsid w:val="00FE0AF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3B578494"/>
  <w15:chartTrackingRefBased/>
  <w15:docId w15:val="{A374E7AB-30DB-024B-BEF4-EBF1A870323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SimSun" w:hAnsi="Times New Roman" w:cs="Times New Roman"/>
        <w:lang w:val="en-AU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caption" w:qFormat="1"/>
    <w:lsdException w:name="Title" w:qFormat="1"/>
    <w:lsdException w:name="Subtitle" w:qFormat="1"/>
    <w:lsdException w:name="Strong" w:qFormat="1"/>
    <w:lsdException w:name="Emphasis" w:qFormat="1"/>
    <w:lsdException w:name="Normal (Web)" w:uiPriority="99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uiPriority="39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9B1D59"/>
    <w:pPr>
      <w:ind w:firstLine="227"/>
      <w:jc w:val="both"/>
    </w:pPr>
    <w:rPr>
      <w:rFonts w:ascii="Times" w:hAnsi="Times"/>
      <w:lang w:val="en-US" w:eastAsia="de-DE"/>
    </w:rPr>
  </w:style>
  <w:style w:type="paragraph" w:styleId="Heading1">
    <w:name w:val="heading 1"/>
    <w:basedOn w:val="Normal"/>
    <w:next w:val="Normal"/>
    <w:qFormat/>
    <w:pPr>
      <w:keepNext/>
      <w:keepLines/>
      <w:pageBreakBefore/>
      <w:tabs>
        <w:tab w:val="left" w:pos="284"/>
      </w:tabs>
      <w:suppressAutoHyphens/>
      <w:spacing w:after="1600" w:line="320" w:lineRule="exact"/>
      <w:ind w:firstLine="0"/>
      <w:outlineLvl w:val="0"/>
    </w:pPr>
    <w:rPr>
      <w:b/>
      <w:sz w:val="28"/>
    </w:rPr>
  </w:style>
  <w:style w:type="paragraph" w:styleId="Heading2">
    <w:name w:val="heading 2"/>
    <w:basedOn w:val="Normal"/>
    <w:next w:val="Normal"/>
    <w:qFormat/>
    <w:pPr>
      <w:keepNext/>
      <w:keepLines/>
      <w:tabs>
        <w:tab w:val="left" w:pos="454"/>
      </w:tabs>
      <w:suppressAutoHyphens/>
      <w:spacing w:before="520" w:after="280" w:line="280" w:lineRule="exact"/>
      <w:ind w:firstLine="0"/>
      <w:outlineLvl w:val="1"/>
    </w:pPr>
    <w:rPr>
      <w:b/>
    </w:rPr>
  </w:style>
  <w:style w:type="paragraph" w:styleId="Heading3">
    <w:name w:val="heading 3"/>
    <w:basedOn w:val="Normal"/>
    <w:next w:val="Normal"/>
    <w:qFormat/>
    <w:pPr>
      <w:keepNext/>
      <w:keepLines/>
      <w:tabs>
        <w:tab w:val="left" w:pos="510"/>
      </w:tabs>
      <w:suppressAutoHyphens/>
      <w:spacing w:before="440" w:after="220" w:line="240" w:lineRule="exact"/>
      <w:ind w:firstLine="0"/>
      <w:outlineLvl w:val="2"/>
    </w:pPr>
    <w:rPr>
      <w:b/>
    </w:rPr>
  </w:style>
  <w:style w:type="paragraph" w:styleId="Heading4">
    <w:name w:val="heading 4"/>
    <w:basedOn w:val="Normal"/>
    <w:next w:val="Normal"/>
    <w:qFormat/>
    <w:pPr>
      <w:keepNext/>
      <w:numPr>
        <w:ilvl w:val="3"/>
        <w:numId w:val="1"/>
      </w:numPr>
      <w:spacing w:before="240" w:after="60"/>
      <w:ind w:firstLine="0"/>
      <w:outlineLvl w:val="3"/>
    </w:pPr>
    <w:rPr>
      <w:rFonts w:ascii="Arial" w:hAnsi="Arial"/>
      <w:b/>
      <w:sz w:val="24"/>
    </w:rPr>
  </w:style>
  <w:style w:type="paragraph" w:styleId="Heading5">
    <w:name w:val="heading 5"/>
    <w:basedOn w:val="Normal"/>
    <w:next w:val="Normal"/>
    <w:qFormat/>
    <w:pPr>
      <w:numPr>
        <w:ilvl w:val="4"/>
        <w:numId w:val="1"/>
      </w:numPr>
      <w:spacing w:before="240" w:after="60"/>
      <w:ind w:firstLine="0"/>
      <w:outlineLvl w:val="4"/>
    </w:pPr>
    <w:rPr>
      <w:rFonts w:ascii="Arial" w:hAnsi="Arial"/>
      <w:sz w:val="22"/>
    </w:rPr>
  </w:style>
  <w:style w:type="paragraph" w:styleId="Heading6">
    <w:name w:val="heading 6"/>
    <w:basedOn w:val="Normal"/>
    <w:next w:val="Normal"/>
    <w:qFormat/>
    <w:pPr>
      <w:numPr>
        <w:ilvl w:val="5"/>
        <w:numId w:val="1"/>
      </w:numPr>
      <w:spacing w:before="240" w:after="60"/>
      <w:ind w:firstLine="0"/>
      <w:outlineLvl w:val="5"/>
    </w:pPr>
    <w:rPr>
      <w:rFonts w:ascii="Times New Roman" w:hAnsi="Times New Roman"/>
      <w:i/>
      <w:sz w:val="22"/>
    </w:rPr>
  </w:style>
  <w:style w:type="paragraph" w:styleId="Heading7">
    <w:name w:val="heading 7"/>
    <w:basedOn w:val="Normal"/>
    <w:next w:val="Normal"/>
    <w:qFormat/>
    <w:pPr>
      <w:numPr>
        <w:ilvl w:val="6"/>
        <w:numId w:val="1"/>
      </w:numPr>
      <w:spacing w:before="240" w:after="60"/>
      <w:ind w:firstLine="0"/>
      <w:outlineLvl w:val="6"/>
    </w:pPr>
    <w:rPr>
      <w:rFonts w:ascii="Arial" w:hAnsi="Arial"/>
    </w:rPr>
  </w:style>
  <w:style w:type="paragraph" w:styleId="Heading8">
    <w:name w:val="heading 8"/>
    <w:basedOn w:val="Normal"/>
    <w:next w:val="Normal"/>
    <w:qFormat/>
    <w:pPr>
      <w:numPr>
        <w:ilvl w:val="7"/>
        <w:numId w:val="1"/>
      </w:numPr>
      <w:spacing w:before="240" w:after="60"/>
      <w:ind w:firstLine="0"/>
      <w:outlineLvl w:val="7"/>
    </w:pPr>
    <w:rPr>
      <w:rFonts w:ascii="Arial" w:hAnsi="Arial"/>
      <w:i/>
    </w:rPr>
  </w:style>
  <w:style w:type="paragraph" w:styleId="Heading9">
    <w:name w:val="heading 9"/>
    <w:basedOn w:val="Normal"/>
    <w:next w:val="Normal"/>
    <w:qFormat/>
    <w:pPr>
      <w:numPr>
        <w:ilvl w:val="8"/>
        <w:numId w:val="1"/>
      </w:numPr>
      <w:spacing w:before="240" w:after="60"/>
      <w:ind w:firstLine="0"/>
      <w:outlineLvl w:val="8"/>
    </w:pPr>
    <w:rPr>
      <w:rFonts w:ascii="Arial" w:hAnsi="Arial"/>
      <w:b/>
      <w:i/>
      <w:sz w:val="1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pPr>
      <w:tabs>
        <w:tab w:val="center" w:pos="4536"/>
        <w:tab w:val="right" w:pos="9072"/>
      </w:tabs>
    </w:pPr>
  </w:style>
  <w:style w:type="paragraph" w:styleId="Footer">
    <w:name w:val="footer"/>
    <w:basedOn w:val="Normal"/>
    <w:pPr>
      <w:tabs>
        <w:tab w:val="center" w:pos="4536"/>
        <w:tab w:val="right" w:pos="9072"/>
      </w:tabs>
    </w:pPr>
  </w:style>
  <w:style w:type="character" w:styleId="PageNumber">
    <w:name w:val="page number"/>
    <w:basedOn w:val="DefaultParagraphFont"/>
  </w:style>
  <w:style w:type="paragraph" w:customStyle="1" w:styleId="Title1">
    <w:name w:val="Title1"/>
    <w:basedOn w:val="Normal"/>
    <w:next w:val="author"/>
    <w:pPr>
      <w:keepNext/>
      <w:keepLines/>
      <w:pageBreakBefore/>
      <w:tabs>
        <w:tab w:val="left" w:pos="284"/>
      </w:tabs>
      <w:suppressAutoHyphens/>
      <w:spacing w:after="460" w:line="348" w:lineRule="exact"/>
      <w:jc w:val="center"/>
    </w:pPr>
    <w:rPr>
      <w:b/>
      <w:sz w:val="28"/>
    </w:rPr>
  </w:style>
  <w:style w:type="paragraph" w:customStyle="1" w:styleId="author">
    <w:name w:val="author"/>
    <w:basedOn w:val="Normal"/>
    <w:next w:val="authorinfo"/>
    <w:pPr>
      <w:spacing w:after="220"/>
      <w:jc w:val="center"/>
    </w:pPr>
  </w:style>
  <w:style w:type="paragraph" w:customStyle="1" w:styleId="authorinfo">
    <w:name w:val="authorinfo"/>
    <w:basedOn w:val="Normal"/>
    <w:next w:val="email"/>
    <w:pPr>
      <w:jc w:val="center"/>
    </w:pPr>
    <w:rPr>
      <w:sz w:val="18"/>
    </w:rPr>
  </w:style>
  <w:style w:type="paragraph" w:customStyle="1" w:styleId="email">
    <w:name w:val="email"/>
    <w:basedOn w:val="Normal"/>
    <w:next w:val="abstract"/>
    <w:pPr>
      <w:jc w:val="center"/>
    </w:pPr>
    <w:rPr>
      <w:sz w:val="18"/>
    </w:rPr>
  </w:style>
  <w:style w:type="paragraph" w:customStyle="1" w:styleId="heading10">
    <w:name w:val="heading1"/>
    <w:basedOn w:val="Normal"/>
    <w:next w:val="p1a"/>
    <w:pPr>
      <w:keepNext/>
      <w:keepLines/>
      <w:tabs>
        <w:tab w:val="left" w:pos="454"/>
      </w:tabs>
      <w:suppressAutoHyphens/>
      <w:spacing w:before="520" w:after="280"/>
      <w:ind w:firstLine="0"/>
    </w:pPr>
    <w:rPr>
      <w:b/>
      <w:sz w:val="24"/>
    </w:rPr>
  </w:style>
  <w:style w:type="paragraph" w:customStyle="1" w:styleId="heading20">
    <w:name w:val="heading2"/>
    <w:basedOn w:val="Normal"/>
    <w:next w:val="p1a"/>
    <w:pPr>
      <w:keepNext/>
      <w:keepLines/>
      <w:tabs>
        <w:tab w:val="left" w:pos="510"/>
      </w:tabs>
      <w:suppressAutoHyphens/>
      <w:spacing w:before="440" w:after="220"/>
      <w:ind w:firstLine="0"/>
    </w:pPr>
    <w:rPr>
      <w:b/>
    </w:rPr>
  </w:style>
  <w:style w:type="paragraph" w:customStyle="1" w:styleId="heading30">
    <w:name w:val="heading3"/>
    <w:basedOn w:val="Normal"/>
    <w:next w:val="p1a"/>
    <w:link w:val="heading3Zchn"/>
    <w:pPr>
      <w:keepNext/>
      <w:keepLines/>
      <w:tabs>
        <w:tab w:val="left" w:pos="284"/>
      </w:tabs>
      <w:suppressAutoHyphens/>
      <w:spacing w:before="320"/>
      <w:ind w:firstLine="0"/>
    </w:pPr>
    <w:rPr>
      <w:b/>
    </w:rPr>
  </w:style>
  <w:style w:type="paragraph" w:customStyle="1" w:styleId="equation">
    <w:name w:val="equation"/>
    <w:basedOn w:val="Normal"/>
    <w:next w:val="Normal"/>
    <w:pPr>
      <w:tabs>
        <w:tab w:val="left" w:pos="6237"/>
      </w:tabs>
      <w:spacing w:before="120" w:after="120"/>
      <w:ind w:left="227"/>
      <w:jc w:val="center"/>
    </w:pPr>
  </w:style>
  <w:style w:type="paragraph" w:customStyle="1" w:styleId="figlegend">
    <w:name w:val="figlegend"/>
    <w:basedOn w:val="Normal"/>
    <w:next w:val="Normal"/>
    <w:pPr>
      <w:keepNext/>
      <w:keepLines/>
      <w:spacing w:before="120" w:after="240"/>
      <w:ind w:firstLine="0"/>
    </w:pPr>
    <w:rPr>
      <w:sz w:val="18"/>
    </w:rPr>
  </w:style>
  <w:style w:type="paragraph" w:customStyle="1" w:styleId="tablelegend">
    <w:name w:val="tablelegend"/>
    <w:basedOn w:val="Normal"/>
    <w:next w:val="Normal"/>
    <w:pPr>
      <w:keepNext/>
      <w:keepLines/>
      <w:spacing w:before="240" w:after="120"/>
      <w:ind w:firstLine="0"/>
    </w:pPr>
    <w:rPr>
      <w:sz w:val="18"/>
      <w:lang w:val="de-DE"/>
    </w:rPr>
  </w:style>
  <w:style w:type="paragraph" w:customStyle="1" w:styleId="abstract">
    <w:name w:val="abstract"/>
    <w:basedOn w:val="p1a"/>
    <w:next w:val="heading10"/>
    <w:pPr>
      <w:spacing w:before="600" w:after="120"/>
      <w:ind w:left="567" w:right="567"/>
    </w:pPr>
    <w:rPr>
      <w:sz w:val="18"/>
    </w:rPr>
  </w:style>
  <w:style w:type="paragraph" w:customStyle="1" w:styleId="p1a">
    <w:name w:val="p1a"/>
    <w:basedOn w:val="Normal"/>
    <w:next w:val="Normal"/>
    <w:link w:val="p1aZchn"/>
    <w:rsid w:val="00F86C0C"/>
    <w:pPr>
      <w:ind w:firstLine="0"/>
    </w:pPr>
  </w:style>
  <w:style w:type="paragraph" w:customStyle="1" w:styleId="reference">
    <w:name w:val="reference"/>
    <w:basedOn w:val="Normal"/>
    <w:pPr>
      <w:ind w:left="227" w:hanging="227"/>
    </w:pPr>
    <w:rPr>
      <w:sz w:val="18"/>
    </w:rPr>
  </w:style>
  <w:style w:type="character" w:styleId="FootnoteReference">
    <w:name w:val="footnote reference"/>
    <w:semiHidden/>
    <w:rPr>
      <w:position w:val="6"/>
      <w:sz w:val="12"/>
      <w:vertAlign w:val="baseline"/>
    </w:rPr>
  </w:style>
  <w:style w:type="paragraph" w:customStyle="1" w:styleId="Runninghead-left">
    <w:name w:val="Running head - left"/>
    <w:basedOn w:val="Normal"/>
    <w:pPr>
      <w:tabs>
        <w:tab w:val="left" w:pos="680"/>
        <w:tab w:val="right" w:pos="6237"/>
        <w:tab w:val="right" w:pos="6917"/>
      </w:tabs>
      <w:spacing w:after="240" w:line="240" w:lineRule="exact"/>
      <w:ind w:firstLine="0"/>
      <w:jc w:val="left"/>
    </w:pPr>
    <w:rPr>
      <w:sz w:val="18"/>
    </w:rPr>
  </w:style>
  <w:style w:type="paragraph" w:customStyle="1" w:styleId="Runninghead-right">
    <w:name w:val="Running head - right"/>
    <w:basedOn w:val="Runninghead-left"/>
    <w:pPr>
      <w:jc w:val="right"/>
    </w:pPr>
  </w:style>
  <w:style w:type="paragraph" w:customStyle="1" w:styleId="BulletItem">
    <w:name w:val="Bullet Item"/>
    <w:basedOn w:val="Item"/>
  </w:style>
  <w:style w:type="paragraph" w:customStyle="1" w:styleId="Item">
    <w:name w:val="Item"/>
    <w:basedOn w:val="Normal"/>
    <w:next w:val="Normal"/>
    <w:pPr>
      <w:tabs>
        <w:tab w:val="left" w:pos="227"/>
        <w:tab w:val="left" w:pos="454"/>
      </w:tabs>
      <w:ind w:left="227" w:hanging="227"/>
    </w:pPr>
  </w:style>
  <w:style w:type="paragraph" w:customStyle="1" w:styleId="NumberedItem">
    <w:name w:val="Numbered Item"/>
    <w:basedOn w:val="Item"/>
  </w:style>
  <w:style w:type="paragraph" w:styleId="FootnoteText">
    <w:name w:val="footnote text"/>
    <w:basedOn w:val="Normal"/>
    <w:semiHidden/>
    <w:pPr>
      <w:tabs>
        <w:tab w:val="left" w:pos="170"/>
      </w:tabs>
      <w:ind w:left="170" w:hanging="170"/>
    </w:pPr>
    <w:rPr>
      <w:sz w:val="18"/>
    </w:rPr>
  </w:style>
  <w:style w:type="paragraph" w:customStyle="1" w:styleId="programcode">
    <w:name w:val="programcode"/>
    <w:basedOn w:val="Normal"/>
    <w:link w:val="programcodeChar"/>
    <w:pPr>
      <w:tabs>
        <w:tab w:val="left" w:pos="1361"/>
        <w:tab w:val="left" w:pos="1531"/>
        <w:tab w:val="left" w:pos="1701"/>
        <w:tab w:val="left" w:pos="1871"/>
        <w:tab w:val="left" w:pos="2041"/>
        <w:tab w:val="left" w:pos="2211"/>
        <w:tab w:val="left" w:pos="2381"/>
        <w:tab w:val="left" w:pos="2552"/>
      </w:tabs>
      <w:spacing w:before="120" w:after="120"/>
      <w:ind w:left="227" w:firstLine="0"/>
      <w:jc w:val="left"/>
    </w:pPr>
    <w:rPr>
      <w:rFonts w:ascii="Courier" w:hAnsi="Courier"/>
    </w:rPr>
  </w:style>
  <w:style w:type="paragraph" w:customStyle="1" w:styleId="FunotentextFootnote">
    <w:name w:val="Fußnotentext.Footnote"/>
    <w:basedOn w:val="Normal"/>
    <w:pPr>
      <w:tabs>
        <w:tab w:val="left" w:pos="170"/>
      </w:tabs>
      <w:ind w:left="170" w:hanging="170"/>
    </w:pPr>
    <w:rPr>
      <w:sz w:val="18"/>
    </w:rPr>
  </w:style>
  <w:style w:type="paragraph" w:styleId="Caption">
    <w:name w:val="caption"/>
    <w:basedOn w:val="Normal"/>
    <w:next w:val="Normal"/>
    <w:qFormat/>
    <w:pPr>
      <w:spacing w:before="120" w:after="120"/>
    </w:pPr>
    <w:rPr>
      <w:b/>
    </w:rPr>
  </w:style>
  <w:style w:type="paragraph" w:customStyle="1" w:styleId="heading40">
    <w:name w:val="heading4"/>
    <w:basedOn w:val="Normal"/>
    <w:next w:val="p1a"/>
    <w:pPr>
      <w:spacing w:before="320"/>
      <w:ind w:firstLine="0"/>
    </w:pPr>
    <w:rPr>
      <w:i/>
    </w:rPr>
  </w:style>
  <w:style w:type="paragraph" w:customStyle="1" w:styleId="address">
    <w:name w:val="address"/>
    <w:basedOn w:val="Normal"/>
    <w:next w:val="email"/>
    <w:rsid w:val="009B1D59"/>
    <w:pPr>
      <w:jc w:val="center"/>
    </w:pPr>
    <w:rPr>
      <w:sz w:val="18"/>
    </w:rPr>
  </w:style>
  <w:style w:type="paragraph" w:customStyle="1" w:styleId="figurelegend">
    <w:name w:val="figure legend"/>
    <w:basedOn w:val="Normal"/>
    <w:next w:val="Normal"/>
    <w:rsid w:val="009B1D59"/>
    <w:pPr>
      <w:keepNext/>
      <w:keepLines/>
      <w:spacing w:before="120" w:after="240"/>
      <w:ind w:firstLine="0"/>
    </w:pPr>
    <w:rPr>
      <w:sz w:val="18"/>
    </w:rPr>
  </w:style>
  <w:style w:type="paragraph" w:customStyle="1" w:styleId="tabletitle">
    <w:name w:val="table title"/>
    <w:basedOn w:val="Normal"/>
    <w:next w:val="Normal"/>
    <w:rsid w:val="009B1D59"/>
    <w:pPr>
      <w:keepNext/>
      <w:keepLines/>
      <w:spacing w:before="240" w:after="120"/>
      <w:ind w:firstLine="0"/>
    </w:pPr>
    <w:rPr>
      <w:sz w:val="18"/>
      <w:lang w:val="de-DE"/>
    </w:rPr>
  </w:style>
  <w:style w:type="paragraph" w:customStyle="1" w:styleId="referenceitem">
    <w:name w:val="referenceitem"/>
    <w:basedOn w:val="Normal"/>
    <w:rsid w:val="009B1D59"/>
    <w:pPr>
      <w:ind w:left="227" w:hanging="227"/>
    </w:pPr>
    <w:rPr>
      <w:sz w:val="18"/>
    </w:rPr>
  </w:style>
  <w:style w:type="character" w:styleId="Hyperlink">
    <w:name w:val="Hyperlink"/>
    <w:rsid w:val="009B1D59"/>
    <w:rPr>
      <w:color w:val="0000FF"/>
      <w:u w:val="single"/>
    </w:rPr>
  </w:style>
  <w:style w:type="paragraph" w:customStyle="1" w:styleId="BodyText21">
    <w:name w:val="Body Text 21"/>
    <w:basedOn w:val="Normal"/>
    <w:rsid w:val="009B1D59"/>
  </w:style>
  <w:style w:type="character" w:customStyle="1" w:styleId="heading3Zchn">
    <w:name w:val="heading3 Zchn"/>
    <w:link w:val="heading30"/>
    <w:rsid w:val="009F4136"/>
    <w:rPr>
      <w:rFonts w:ascii="Times" w:hAnsi="Times"/>
      <w:b/>
      <w:lang w:val="en-US" w:eastAsia="de-DE" w:bidi="ar-SA"/>
    </w:rPr>
  </w:style>
  <w:style w:type="character" w:customStyle="1" w:styleId="p1aZchn">
    <w:name w:val="p1a Zchn"/>
    <w:link w:val="p1a"/>
    <w:rsid w:val="00F86C0C"/>
    <w:rPr>
      <w:rFonts w:ascii="Times" w:hAnsi="Times"/>
      <w:lang w:val="en-US" w:eastAsia="de-DE"/>
    </w:rPr>
  </w:style>
  <w:style w:type="character" w:styleId="CommentReference">
    <w:name w:val="annotation reference"/>
    <w:semiHidden/>
    <w:rsid w:val="00C16F71"/>
    <w:rPr>
      <w:sz w:val="16"/>
      <w:szCs w:val="16"/>
    </w:rPr>
  </w:style>
  <w:style w:type="paragraph" w:styleId="CommentText">
    <w:name w:val="annotation text"/>
    <w:basedOn w:val="Normal"/>
    <w:semiHidden/>
    <w:rsid w:val="00C16F71"/>
  </w:style>
  <w:style w:type="paragraph" w:styleId="CommentSubject">
    <w:name w:val="annotation subject"/>
    <w:basedOn w:val="CommentText"/>
    <w:next w:val="CommentText"/>
    <w:semiHidden/>
    <w:rsid w:val="00C16F71"/>
    <w:rPr>
      <w:b/>
      <w:bCs/>
    </w:rPr>
  </w:style>
  <w:style w:type="paragraph" w:styleId="BalloonText">
    <w:name w:val="Balloon Text"/>
    <w:basedOn w:val="Normal"/>
    <w:semiHidden/>
    <w:rsid w:val="00C16F71"/>
    <w:rPr>
      <w:rFonts w:ascii="Tahoma" w:hAnsi="Tahoma" w:cs="Tahoma"/>
      <w:sz w:val="16"/>
      <w:szCs w:val="16"/>
    </w:rPr>
  </w:style>
  <w:style w:type="character" w:styleId="FollowedHyperlink">
    <w:name w:val="FollowedHyperlink"/>
    <w:rsid w:val="00F36F61"/>
    <w:rPr>
      <w:color w:val="800080"/>
      <w:u w:val="single"/>
    </w:rPr>
  </w:style>
  <w:style w:type="paragraph" w:styleId="Revision">
    <w:name w:val="Revision"/>
    <w:hidden/>
    <w:uiPriority w:val="99"/>
    <w:semiHidden/>
    <w:rsid w:val="003B16CB"/>
    <w:rPr>
      <w:rFonts w:ascii="Times" w:hAnsi="Times"/>
      <w:lang w:val="en-US" w:eastAsia="de-DE"/>
    </w:rPr>
  </w:style>
  <w:style w:type="paragraph" w:customStyle="1" w:styleId="EndNoteBibliographyTitle">
    <w:name w:val="EndNote Bibliography Title"/>
    <w:basedOn w:val="Normal"/>
    <w:link w:val="EndNoteBibliographyTitleChar"/>
    <w:rsid w:val="00941C3B"/>
    <w:pPr>
      <w:jc w:val="center"/>
    </w:pPr>
    <w:rPr>
      <w:lang w:val="de-DE"/>
    </w:rPr>
  </w:style>
  <w:style w:type="character" w:customStyle="1" w:styleId="programcodeChar">
    <w:name w:val="programcode Char"/>
    <w:link w:val="programcode"/>
    <w:rsid w:val="00941C3B"/>
    <w:rPr>
      <w:rFonts w:ascii="Courier" w:hAnsi="Courier"/>
      <w:lang w:val="en-US" w:eastAsia="de-DE"/>
    </w:rPr>
  </w:style>
  <w:style w:type="character" w:customStyle="1" w:styleId="EndNoteBibliographyTitleChar">
    <w:name w:val="EndNote Bibliography Title Char"/>
    <w:link w:val="EndNoteBibliographyTitle"/>
    <w:rsid w:val="00941C3B"/>
    <w:rPr>
      <w:rFonts w:ascii="Times" w:hAnsi="Times"/>
      <w:lang w:val="de-DE" w:eastAsia="de-DE"/>
    </w:rPr>
  </w:style>
  <w:style w:type="paragraph" w:customStyle="1" w:styleId="EndNoteBibliography">
    <w:name w:val="EndNote Bibliography"/>
    <w:basedOn w:val="Normal"/>
    <w:link w:val="EndNoteBibliographyChar"/>
    <w:rsid w:val="00941C3B"/>
    <w:rPr>
      <w:lang w:val="de-DE"/>
    </w:rPr>
  </w:style>
  <w:style w:type="character" w:customStyle="1" w:styleId="EndNoteBibliographyChar">
    <w:name w:val="EndNote Bibliography Char"/>
    <w:link w:val="EndNoteBibliography"/>
    <w:rsid w:val="00941C3B"/>
    <w:rPr>
      <w:rFonts w:ascii="Times" w:hAnsi="Times"/>
      <w:lang w:val="de-DE" w:eastAsia="de-DE"/>
    </w:rPr>
  </w:style>
  <w:style w:type="character" w:styleId="UnresolvedMention">
    <w:name w:val="Unresolved Mention"/>
    <w:uiPriority w:val="99"/>
    <w:semiHidden/>
    <w:unhideWhenUsed/>
    <w:rsid w:val="008F4E62"/>
    <w:rPr>
      <w:color w:val="605E5C"/>
      <w:shd w:val="clear" w:color="auto" w:fill="E1DFDD"/>
    </w:rPr>
  </w:style>
  <w:style w:type="character" w:styleId="PlaceholderText">
    <w:name w:val="Placeholder Text"/>
    <w:basedOn w:val="DefaultParagraphFont"/>
    <w:uiPriority w:val="99"/>
    <w:semiHidden/>
    <w:rsid w:val="00DC4DB3"/>
    <w:rPr>
      <w:color w:val="808080"/>
    </w:rPr>
  </w:style>
  <w:style w:type="table" w:styleId="TableGrid">
    <w:name w:val="Table Grid"/>
    <w:basedOn w:val="TableNormal"/>
    <w:uiPriority w:val="39"/>
    <w:rsid w:val="00C52F8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A43A07"/>
    <w:pPr>
      <w:spacing w:before="100" w:beforeAutospacing="1" w:after="100" w:afterAutospacing="1"/>
      <w:ind w:firstLine="0"/>
      <w:jc w:val="left"/>
    </w:pPr>
    <w:rPr>
      <w:rFonts w:ascii="Times New Roman" w:eastAsia="Times New Roman" w:hAnsi="Times New Roman"/>
      <w:sz w:val="24"/>
      <w:szCs w:val="24"/>
      <w:lang w:val="en-AU" w:eastAsia="zh-CN"/>
    </w:rPr>
  </w:style>
  <w:style w:type="paragraph" w:customStyle="1" w:styleId="1para">
    <w:name w:val="1para"/>
    <w:basedOn w:val="p1a"/>
    <w:link w:val="1paraChar"/>
    <w:qFormat/>
    <w:rsid w:val="006B4B5F"/>
    <w:pPr>
      <w:jc w:val="left"/>
    </w:pPr>
    <w:rPr>
      <w:rFonts w:eastAsia="Times New Roman"/>
      <w:sz w:val="24"/>
      <w:szCs w:val="24"/>
    </w:rPr>
  </w:style>
  <w:style w:type="character" w:customStyle="1" w:styleId="1paraChar">
    <w:name w:val="1para Char"/>
    <w:basedOn w:val="p1aZchn"/>
    <w:link w:val="1para"/>
    <w:rsid w:val="006B4B5F"/>
    <w:rPr>
      <w:rFonts w:ascii="Times" w:eastAsia="Times New Roman" w:hAnsi="Times"/>
      <w:sz w:val="24"/>
      <w:szCs w:val="24"/>
      <w:lang w:val="en-US" w:eastAsia="de-DE"/>
    </w:rPr>
  </w:style>
  <w:style w:type="paragraph" w:customStyle="1" w:styleId="2para">
    <w:name w:val="2para"/>
    <w:basedOn w:val="Normal"/>
    <w:qFormat/>
    <w:rsid w:val="00E04B68"/>
    <w:pPr>
      <w:ind w:firstLine="0"/>
      <w:jc w:val="left"/>
    </w:pPr>
    <w:rPr>
      <w:rFonts w:ascii="Times New Roman" w:eastAsia="Times New Roman" w:hAnsi="Times New Roman"/>
      <w:sz w:val="24"/>
      <w:szCs w:val="24"/>
      <w:lang w:val="en-AU" w:eastAsia="zh-CN"/>
    </w:rPr>
  </w:style>
  <w:style w:type="paragraph" w:customStyle="1" w:styleId="table">
    <w:name w:val="table"/>
    <w:basedOn w:val="NormalWeb"/>
    <w:qFormat/>
    <w:rsid w:val="005C0E35"/>
    <w:rPr>
      <w:rFonts w:ascii="Times" w:hAnsi="Times"/>
      <w:sz w:val="18"/>
      <w:szCs w:val="18"/>
    </w:rPr>
  </w:style>
  <w:style w:type="paragraph" w:customStyle="1" w:styleId="xxxxxx">
    <w:name w:val="xxxxxx"/>
    <w:basedOn w:val="NormalWeb"/>
    <w:qFormat/>
    <w:rsid w:val="005C0E35"/>
    <w:rPr>
      <w:rFonts w:ascii="Times" w:hAnsi="Times"/>
      <w:sz w:val="18"/>
      <w:szCs w:val="18"/>
    </w:rPr>
  </w:style>
  <w:style w:type="table" w:customStyle="1" w:styleId="yyyyyyy">
    <w:name w:val="yyyyyyy"/>
    <w:basedOn w:val="TableNormal"/>
    <w:uiPriority w:val="99"/>
    <w:rsid w:val="009110A2"/>
    <w:tblPr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0280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72594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7120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01863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074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2133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8277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26602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03277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8234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20320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703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73936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199097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95448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9440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22894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62471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02659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076872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09431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52031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078562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12873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71965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4541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04337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141698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81636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835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5708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61522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164207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56753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0053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10207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24624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986576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496581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71247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9980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25173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122757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1723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4946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4322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46539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05837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48957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66619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06177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58858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60186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10950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64713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93553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4379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421696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883247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73935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7986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12796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02595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26518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8185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4999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80336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48825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48327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49742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22486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95459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452259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168059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6355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48472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5739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35169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945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7140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97592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54840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254976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4354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60724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45869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8530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9354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3337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61381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800664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05310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2097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9595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22983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472838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04524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95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62659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7079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22069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46223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17093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3308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034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75657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7271368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38855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90231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8247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54741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971427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65876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250756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72413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71907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26276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14500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65742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5301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152213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95861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23407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23920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9544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29303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244540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89798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4161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61522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59574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52269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9341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90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4526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57668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161510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898397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5389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273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92598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53666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25594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24469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14082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2161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70380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2446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0460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76353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5402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</w:divs>
  <w:encoding w:val="windows-1252"/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://adsabs.harvard.edu/abs/2017arXiv171106303W" TargetMode="External"/><Relationship Id="rId18" Type="http://schemas.openxmlformats.org/officeDocument/2006/relationships/hyperlink" Target="https://ui.adsabs.harvard.edu/#abs/2017arXiv170404959S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hyperlink" Target="https://ui.adsabs.harvard.edu/#abs/2014arXiv1412.6980K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ui.adsabs.harvard.edu/#abs/2017arXiv170507871H" TargetMode="External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hyperlink" Target="https://archive.ics.uci.edu/ml/datasets/Grammatical+Facial+Expressions" TargetMode="External"/><Relationship Id="rId10" Type="http://schemas.openxmlformats.org/officeDocument/2006/relationships/image" Target="media/image3.png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s://msdn.microsoft.com/en-us/library/jj130970.aspx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/E:\Dokumente%20und%20Einstellungen\Kramer.SPRINGER-SBM\Desktop\in%20here\AuthorsInstructions\Wordnew\trial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IEEE2006OfficeOnline.xsl" StyleName="IEEE" Version="2006"/>
</file>

<file path=customXml/itemProps1.xml><?xml version="1.0" encoding="utf-8"?>
<ds:datastoreItem xmlns:ds="http://schemas.openxmlformats.org/officeDocument/2006/customXml" ds:itemID="{0A9AB375-391F-A042-A044-B30D23D6A14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E:\Dokumente und Einstellungen\Kramer.SPRINGER-SBM\Desktop\in here\AuthorsInstructions\Wordnew\trial.dot</Template>
  <TotalTime>875</TotalTime>
  <Pages>10</Pages>
  <Words>7250</Words>
  <Characters>41331</Characters>
  <Application>Microsoft Office Word</Application>
  <DocSecurity>0</DocSecurity>
  <Lines>344</Lines>
  <Paragraphs>96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sv-lncs</vt:lpstr>
      <vt:lpstr>sv-lncs</vt:lpstr>
    </vt:vector>
  </TitlesOfParts>
  <Company>Springer Verlag GmbH &amp; Co.KG</Company>
  <LinksUpToDate>false</LinksUpToDate>
  <CharactersWithSpaces>48485</CharactersWithSpaces>
  <SharedDoc>false</SharedDoc>
  <HLinks>
    <vt:vector size="36" baseType="variant">
      <vt:variant>
        <vt:i4>5177374</vt:i4>
      </vt:variant>
      <vt:variant>
        <vt:i4>61</vt:i4>
      </vt:variant>
      <vt:variant>
        <vt:i4>0</vt:i4>
      </vt:variant>
      <vt:variant>
        <vt:i4>5</vt:i4>
      </vt:variant>
      <vt:variant>
        <vt:lpwstr>https://ui.adsabs.harvard.edu/</vt:lpwstr>
      </vt:variant>
      <vt:variant>
        <vt:lpwstr>abs/2017arXiv170507871H</vt:lpwstr>
      </vt:variant>
      <vt:variant>
        <vt:i4>6946861</vt:i4>
      </vt:variant>
      <vt:variant>
        <vt:i4>58</vt:i4>
      </vt:variant>
      <vt:variant>
        <vt:i4>0</vt:i4>
      </vt:variant>
      <vt:variant>
        <vt:i4>5</vt:i4>
      </vt:variant>
      <vt:variant>
        <vt:lpwstr>https://archive.ics.uci.edu/ml/datasets/Grammatical+Facial+Expressions</vt:lpwstr>
      </vt:variant>
      <vt:variant>
        <vt:lpwstr/>
      </vt:variant>
      <vt:variant>
        <vt:i4>2883636</vt:i4>
      </vt:variant>
      <vt:variant>
        <vt:i4>55</vt:i4>
      </vt:variant>
      <vt:variant>
        <vt:i4>0</vt:i4>
      </vt:variant>
      <vt:variant>
        <vt:i4>5</vt:i4>
      </vt:variant>
      <vt:variant>
        <vt:lpwstr>https://msdn.microsoft.com/en-us/library/jj130970.aspx</vt:lpwstr>
      </vt:variant>
      <vt:variant>
        <vt:lpwstr/>
      </vt:variant>
      <vt:variant>
        <vt:i4>1310734</vt:i4>
      </vt:variant>
      <vt:variant>
        <vt:i4>52</vt:i4>
      </vt:variant>
      <vt:variant>
        <vt:i4>0</vt:i4>
      </vt:variant>
      <vt:variant>
        <vt:i4>5</vt:i4>
      </vt:variant>
      <vt:variant>
        <vt:lpwstr>http://adsabs.harvard.edu/abs/2017arXiv171106303W</vt:lpwstr>
      </vt:variant>
      <vt:variant>
        <vt:lpwstr/>
      </vt:variant>
      <vt:variant>
        <vt:i4>1310771</vt:i4>
      </vt:variant>
      <vt:variant>
        <vt:i4>47</vt:i4>
      </vt:variant>
      <vt:variant>
        <vt:i4>0</vt:i4>
      </vt:variant>
      <vt:variant>
        <vt:i4>5</vt:i4>
      </vt:variant>
      <vt:variant>
        <vt:lpwstr>mailto:orders-HD-individuals@springer.com</vt:lpwstr>
      </vt:variant>
      <vt:variant>
        <vt:lpwstr/>
      </vt:variant>
      <vt:variant>
        <vt:i4>1245215</vt:i4>
      </vt:variant>
      <vt:variant>
        <vt:i4>44</vt:i4>
      </vt:variant>
      <vt:variant>
        <vt:i4>0</vt:i4>
      </vt:variant>
      <vt:variant>
        <vt:i4>5</vt:i4>
      </vt:variant>
      <vt:variant>
        <vt:lpwstr>http://www.informatik.uni-trier.de/~ley/db/journals/lncs.html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v-lncs</dc:title>
  <dc:subject/>
  <dc:creator>Springer-SBM</dc:creator>
  <cp:keywords/>
  <dc:description>Copyright Springer-Verlag Heidelberg Berlin 2002</dc:description>
  <cp:lastModifiedBy>Yangyang Xu</cp:lastModifiedBy>
  <cp:revision>45</cp:revision>
  <cp:lastPrinted>2018-05-27T13:35:00Z</cp:lastPrinted>
  <dcterms:created xsi:type="dcterms:W3CDTF">2018-05-22T07:11:00Z</dcterms:created>
  <dcterms:modified xsi:type="dcterms:W3CDTF">2018-05-27T13:39:00Z</dcterms:modified>
</cp:coreProperties>
</file>